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A5A4CE7" w14:textId="756A2DEF" w:rsidR="002C7A5E" w:rsidRPr="002C7A5E" w:rsidRDefault="007F7A3A" w:rsidP="002C7A5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Hlk56791585"/>
      <w:r>
        <w:rPr>
          <w:rFonts w:ascii="Times New Roman" w:hAnsi="Times New Roman" w:cs="Times New Roman"/>
          <w:b/>
          <w:sz w:val="24"/>
          <w:szCs w:val="24"/>
        </w:rPr>
        <w:t>Additional file 1</w:t>
      </w:r>
    </w:p>
    <w:bookmarkEnd w:id="0"/>
    <w:p w14:paraId="2F2EEA58" w14:textId="77777777" w:rsidR="007F7A3A" w:rsidRPr="000F37F8" w:rsidRDefault="007F7A3A" w:rsidP="007F7A3A">
      <w:pPr>
        <w:spacing w:line="480" w:lineRule="auto"/>
        <w:jc w:val="left"/>
        <w:rPr>
          <w:rFonts w:ascii="Times New Roman" w:eastAsia="宋体" w:hAnsi="Times New Roman" w:cs="Times New Roman"/>
          <w:b/>
          <w:i/>
          <w:iCs/>
          <w:color w:val="000000" w:themeColor="text1"/>
          <w:kern w:val="0"/>
          <w:sz w:val="28"/>
          <w:szCs w:val="28"/>
        </w:rPr>
      </w:pPr>
      <w:r w:rsidRPr="000F37F8">
        <w:rPr>
          <w:rFonts w:ascii="Times New Roman" w:eastAsia="宋体" w:hAnsi="Times New Roman" w:cs="Times New Roman"/>
          <w:b/>
          <w:color w:val="000000" w:themeColor="text1"/>
          <w:kern w:val="0"/>
          <w:sz w:val="28"/>
          <w:szCs w:val="28"/>
        </w:rPr>
        <w:t xml:space="preserve">Inducing secondary metabolite production of </w:t>
      </w:r>
      <w:r w:rsidRPr="000F37F8">
        <w:rPr>
          <w:rFonts w:ascii="Times New Roman" w:eastAsia="宋体" w:hAnsi="Times New Roman" w:cs="Times New Roman"/>
          <w:b/>
          <w:i/>
          <w:iCs/>
          <w:color w:val="000000" w:themeColor="text1"/>
          <w:kern w:val="0"/>
          <w:sz w:val="28"/>
          <w:szCs w:val="28"/>
        </w:rPr>
        <w:t xml:space="preserve">Aspergillus </w:t>
      </w:r>
      <w:proofErr w:type="spellStart"/>
      <w:r w:rsidRPr="000F37F8">
        <w:rPr>
          <w:rFonts w:ascii="Times New Roman" w:eastAsia="宋体" w:hAnsi="Times New Roman" w:cs="Times New Roman"/>
          <w:b/>
          <w:i/>
          <w:iCs/>
          <w:color w:val="000000" w:themeColor="text1"/>
          <w:kern w:val="0"/>
          <w:sz w:val="28"/>
          <w:szCs w:val="28"/>
        </w:rPr>
        <w:t>sydowii</w:t>
      </w:r>
      <w:proofErr w:type="spellEnd"/>
      <w:r w:rsidRPr="000F37F8">
        <w:rPr>
          <w:rFonts w:ascii="Times New Roman" w:eastAsia="宋体" w:hAnsi="Times New Roman" w:cs="Times New Roman"/>
          <w:b/>
          <w:i/>
          <w:iCs/>
          <w:color w:val="000000" w:themeColor="text1"/>
          <w:kern w:val="0"/>
          <w:sz w:val="28"/>
          <w:szCs w:val="28"/>
        </w:rPr>
        <w:t xml:space="preserve"> </w:t>
      </w:r>
      <w:r w:rsidRPr="000F37F8">
        <w:rPr>
          <w:rFonts w:ascii="Times New Roman" w:eastAsia="宋体" w:hAnsi="Times New Roman" w:cs="Times New Roman"/>
          <w:b/>
          <w:color w:val="000000" w:themeColor="text1"/>
          <w:kern w:val="0"/>
          <w:sz w:val="28"/>
          <w:szCs w:val="28"/>
        </w:rPr>
        <w:t xml:space="preserve">through microbial co-culture with </w:t>
      </w:r>
      <w:r w:rsidRPr="000F37F8">
        <w:rPr>
          <w:rFonts w:ascii="Times New Roman" w:eastAsia="宋体" w:hAnsi="Times New Roman" w:cs="Times New Roman"/>
          <w:b/>
          <w:i/>
          <w:iCs/>
          <w:color w:val="000000" w:themeColor="text1"/>
          <w:kern w:val="0"/>
          <w:sz w:val="28"/>
          <w:szCs w:val="28"/>
        </w:rPr>
        <w:t>Bacillus subtilis</w:t>
      </w:r>
    </w:p>
    <w:p w14:paraId="35E0EC0A" w14:textId="2C932D40" w:rsidR="007F7A3A" w:rsidRPr="007E1641" w:rsidRDefault="007F7A3A" w:rsidP="007F7A3A">
      <w:pPr>
        <w:spacing w:line="480" w:lineRule="auto"/>
        <w:rPr>
          <w:rFonts w:ascii="Times New Roman" w:eastAsia="宋体" w:hAnsi="Times New Roman" w:cs="Times New Roman"/>
          <w:bCs/>
          <w:kern w:val="0"/>
          <w:szCs w:val="21"/>
        </w:rPr>
      </w:pPr>
      <w:r w:rsidRPr="007E1641">
        <w:rPr>
          <w:rFonts w:ascii="Times New Roman" w:eastAsia="宋体" w:hAnsi="Times New Roman" w:cs="Times New Roman"/>
          <w:bCs/>
          <w:kern w:val="0"/>
          <w:szCs w:val="21"/>
        </w:rPr>
        <w:t>Yu Sun</w:t>
      </w:r>
      <w:r w:rsidRPr="007E1641">
        <w:rPr>
          <w:rFonts w:ascii="Times New Roman" w:eastAsia="宋体" w:hAnsi="Times New Roman" w:cs="Times New Roman"/>
          <w:bCs/>
          <w:kern w:val="0"/>
          <w:szCs w:val="21"/>
          <w:vertAlign w:val="superscript"/>
        </w:rPr>
        <w:t>1</w:t>
      </w:r>
      <w:r w:rsidRPr="007E1641">
        <w:rPr>
          <w:rFonts w:ascii="Times New Roman" w:eastAsia="宋体" w:hAnsi="Times New Roman" w:cs="Times New Roman"/>
          <w:bCs/>
          <w:kern w:val="0"/>
          <w:szCs w:val="21"/>
        </w:rPr>
        <w:t>, Wen-Cai Liu</w:t>
      </w:r>
      <w:r w:rsidR="005B2A40">
        <w:rPr>
          <w:rFonts w:ascii="Times New Roman" w:eastAsia="宋体" w:hAnsi="Times New Roman" w:cs="Times New Roman"/>
          <w:bCs/>
          <w:kern w:val="0"/>
          <w:szCs w:val="21"/>
          <w:vertAlign w:val="superscript"/>
        </w:rPr>
        <w:t>5</w:t>
      </w:r>
      <w:r w:rsidRPr="007E1641">
        <w:rPr>
          <w:rFonts w:ascii="Times New Roman" w:eastAsia="宋体" w:hAnsi="Times New Roman" w:cs="Times New Roman"/>
          <w:bCs/>
          <w:kern w:val="0"/>
          <w:szCs w:val="21"/>
        </w:rPr>
        <w:t>, Xuan Shi</w:t>
      </w:r>
      <w:r w:rsidRPr="007E1641">
        <w:rPr>
          <w:rFonts w:ascii="Times New Roman" w:eastAsia="宋体" w:hAnsi="Times New Roman" w:cs="Times New Roman"/>
          <w:bCs/>
          <w:kern w:val="0"/>
          <w:szCs w:val="21"/>
          <w:vertAlign w:val="superscript"/>
        </w:rPr>
        <w:t>1</w:t>
      </w:r>
      <w:r w:rsidRPr="007E1641">
        <w:rPr>
          <w:rFonts w:ascii="Times New Roman" w:eastAsia="宋体" w:hAnsi="Times New Roman" w:cs="Times New Roman"/>
          <w:bCs/>
          <w:kern w:val="0"/>
          <w:szCs w:val="21"/>
        </w:rPr>
        <w:t>, Hai-Zhou Zheng</w:t>
      </w:r>
      <w:r>
        <w:rPr>
          <w:rFonts w:ascii="Times New Roman" w:eastAsia="宋体" w:hAnsi="Times New Roman" w:cs="Times New Roman" w:hint="eastAsia"/>
          <w:bCs/>
          <w:kern w:val="0"/>
          <w:szCs w:val="21"/>
          <w:vertAlign w:val="superscript"/>
        </w:rPr>
        <w:t>2</w:t>
      </w:r>
      <w:r w:rsidRPr="007E1641">
        <w:rPr>
          <w:rFonts w:ascii="Times New Roman" w:eastAsia="宋体" w:hAnsi="Times New Roman" w:cs="Times New Roman"/>
          <w:bCs/>
          <w:kern w:val="0"/>
          <w:szCs w:val="21"/>
        </w:rPr>
        <w:t>,</w:t>
      </w:r>
      <w:r w:rsidRPr="00472E21">
        <w:rPr>
          <w:rFonts w:ascii="Times New Roman" w:eastAsia="宋体" w:hAnsi="Times New Roman" w:cs="Times New Roman"/>
          <w:bCs/>
          <w:kern w:val="0"/>
          <w:szCs w:val="21"/>
        </w:rPr>
        <w:t xml:space="preserve"> </w:t>
      </w:r>
      <w:bookmarkStart w:id="1" w:name="_Hlk56876120"/>
      <w:proofErr w:type="spellStart"/>
      <w:r>
        <w:rPr>
          <w:rFonts w:ascii="Times New Roman" w:eastAsia="宋体" w:hAnsi="Times New Roman" w:cs="Times New Roman"/>
          <w:bCs/>
          <w:kern w:val="0"/>
          <w:szCs w:val="21"/>
        </w:rPr>
        <w:t>Z</w:t>
      </w:r>
      <w:r>
        <w:rPr>
          <w:rFonts w:ascii="Times New Roman" w:eastAsia="宋体" w:hAnsi="Times New Roman" w:cs="Times New Roman" w:hint="eastAsia"/>
          <w:bCs/>
          <w:kern w:val="0"/>
          <w:szCs w:val="21"/>
        </w:rPr>
        <w:t>hi</w:t>
      </w:r>
      <w:proofErr w:type="spellEnd"/>
      <w:r>
        <w:rPr>
          <w:rFonts w:ascii="Times New Roman" w:eastAsia="宋体" w:hAnsi="Times New Roman" w:cs="Times New Roman"/>
          <w:bCs/>
          <w:kern w:val="0"/>
          <w:szCs w:val="21"/>
        </w:rPr>
        <w:t>-Hui Zheng</w:t>
      </w:r>
      <w:r w:rsidRPr="00A13FAA">
        <w:rPr>
          <w:rFonts w:ascii="Times New Roman" w:eastAsia="宋体" w:hAnsi="Times New Roman" w:cs="Times New Roman"/>
          <w:bCs/>
          <w:kern w:val="0"/>
          <w:szCs w:val="21"/>
          <w:vertAlign w:val="superscript"/>
        </w:rPr>
        <w:t>2</w:t>
      </w:r>
      <w:r>
        <w:rPr>
          <w:rFonts w:ascii="Times New Roman" w:eastAsia="宋体" w:hAnsi="Times New Roman" w:cs="Times New Roman"/>
          <w:bCs/>
          <w:kern w:val="0"/>
          <w:szCs w:val="21"/>
        </w:rPr>
        <w:t>, Xin-Hua L</w:t>
      </w:r>
      <w:r>
        <w:rPr>
          <w:rFonts w:ascii="Times New Roman" w:eastAsia="宋体" w:hAnsi="Times New Roman" w:cs="Times New Roman" w:hint="eastAsia"/>
          <w:bCs/>
          <w:kern w:val="0"/>
          <w:szCs w:val="21"/>
        </w:rPr>
        <w:t>u</w:t>
      </w:r>
      <w:r w:rsidRPr="00A13FAA">
        <w:rPr>
          <w:rFonts w:ascii="Times New Roman" w:eastAsia="宋体" w:hAnsi="Times New Roman" w:cs="Times New Roman"/>
          <w:bCs/>
          <w:kern w:val="0"/>
          <w:szCs w:val="21"/>
          <w:vertAlign w:val="superscript"/>
        </w:rPr>
        <w:t>2</w:t>
      </w:r>
      <w:r>
        <w:rPr>
          <w:rFonts w:ascii="Times New Roman" w:eastAsia="宋体" w:hAnsi="Times New Roman" w:cs="Times New Roman"/>
          <w:bCs/>
          <w:kern w:val="0"/>
          <w:szCs w:val="21"/>
        </w:rPr>
        <w:t xml:space="preserve">, </w:t>
      </w:r>
      <w:r w:rsidRPr="007E1641">
        <w:rPr>
          <w:rFonts w:ascii="Times New Roman" w:eastAsia="宋体" w:hAnsi="Times New Roman" w:cs="Times New Roman"/>
          <w:bCs/>
          <w:kern w:val="0"/>
          <w:szCs w:val="21"/>
        </w:rPr>
        <w:t>Y</w:t>
      </w:r>
      <w:r w:rsidRPr="007E1641">
        <w:rPr>
          <w:rFonts w:ascii="Times New Roman" w:eastAsia="宋体" w:hAnsi="Times New Roman" w:cs="Times New Roman" w:hint="eastAsia"/>
          <w:bCs/>
          <w:kern w:val="0"/>
          <w:szCs w:val="21"/>
        </w:rPr>
        <w:t>an</w:t>
      </w:r>
      <w:r w:rsidRPr="007E1641">
        <w:rPr>
          <w:rFonts w:ascii="Times New Roman" w:eastAsia="宋体" w:hAnsi="Times New Roman" w:cs="Times New Roman"/>
          <w:bCs/>
          <w:kern w:val="0"/>
          <w:szCs w:val="21"/>
        </w:rPr>
        <w:t xml:space="preserve"> X</w:t>
      </w:r>
      <w:r w:rsidRPr="007E1641">
        <w:rPr>
          <w:rFonts w:ascii="Times New Roman" w:eastAsia="宋体" w:hAnsi="Times New Roman" w:cs="Times New Roman" w:hint="eastAsia"/>
          <w:bCs/>
          <w:kern w:val="0"/>
          <w:szCs w:val="21"/>
        </w:rPr>
        <w:t>ing</w:t>
      </w:r>
      <w:r w:rsidRPr="007E1641">
        <w:rPr>
          <w:rFonts w:ascii="Times New Roman" w:eastAsia="宋体" w:hAnsi="Times New Roman" w:cs="Times New Roman"/>
          <w:bCs/>
          <w:kern w:val="0"/>
          <w:szCs w:val="21"/>
          <w:vertAlign w:val="superscript"/>
        </w:rPr>
        <w:t>1</w:t>
      </w:r>
      <w:r w:rsidRPr="007E1641">
        <w:rPr>
          <w:rFonts w:ascii="Times New Roman" w:eastAsia="宋体" w:hAnsi="Times New Roman" w:cs="Times New Roman"/>
          <w:bCs/>
          <w:kern w:val="0"/>
          <w:szCs w:val="21"/>
        </w:rPr>
        <w:t xml:space="preserve">, </w:t>
      </w:r>
      <w:bookmarkEnd w:id="1"/>
      <w:r w:rsidRPr="00472E21">
        <w:rPr>
          <w:rFonts w:ascii="Times New Roman" w:eastAsia="宋体" w:hAnsi="Times New Roman" w:cs="Times New Roman"/>
          <w:bCs/>
          <w:kern w:val="0"/>
          <w:szCs w:val="21"/>
        </w:rPr>
        <w:t>Kai Ji</w:t>
      </w:r>
      <w:r>
        <w:rPr>
          <w:rFonts w:ascii="Times New Roman" w:eastAsia="宋体" w:hAnsi="Times New Roman" w:cs="Times New Roman" w:hint="eastAsia"/>
          <w:bCs/>
          <w:kern w:val="0"/>
          <w:szCs w:val="21"/>
          <w:vertAlign w:val="superscript"/>
        </w:rPr>
        <w:t>3</w:t>
      </w:r>
      <w:r>
        <w:rPr>
          <w:rFonts w:ascii="Times New Roman" w:eastAsia="宋体" w:hAnsi="Times New Roman" w:cs="Times New Roman"/>
          <w:bCs/>
          <w:kern w:val="0"/>
          <w:szCs w:val="21"/>
          <w:vertAlign w:val="superscript"/>
        </w:rPr>
        <w:t>, 4</w:t>
      </w:r>
      <w:r w:rsidRPr="007E1641">
        <w:rPr>
          <w:rFonts w:ascii="Times New Roman" w:eastAsia="宋体" w:hAnsi="Times New Roman" w:cs="Times New Roman"/>
          <w:bCs/>
          <w:kern w:val="0"/>
          <w:szCs w:val="21"/>
        </w:rPr>
        <w:t>,</w:t>
      </w:r>
      <w:r>
        <w:rPr>
          <w:rFonts w:ascii="Times New Roman" w:eastAsia="宋体" w:hAnsi="Times New Roman" w:cs="Times New Roman"/>
          <w:bCs/>
          <w:kern w:val="0"/>
          <w:szCs w:val="21"/>
        </w:rPr>
        <w:t xml:space="preserve"> </w:t>
      </w:r>
      <w:r w:rsidRPr="00472E21">
        <w:rPr>
          <w:rFonts w:ascii="Times New Roman" w:eastAsia="宋体" w:hAnsi="Times New Roman" w:cs="Times New Roman"/>
          <w:bCs/>
          <w:kern w:val="0"/>
          <w:szCs w:val="21"/>
        </w:rPr>
        <w:t>Mei Liu</w:t>
      </w:r>
      <w:r>
        <w:rPr>
          <w:rFonts w:ascii="Times New Roman" w:eastAsia="宋体" w:hAnsi="Times New Roman" w:cs="Times New Roman" w:hint="eastAsia"/>
          <w:bCs/>
          <w:kern w:val="0"/>
          <w:szCs w:val="21"/>
          <w:vertAlign w:val="superscript"/>
        </w:rPr>
        <w:t>3</w:t>
      </w:r>
      <w:r w:rsidRPr="007E1641">
        <w:rPr>
          <w:rFonts w:ascii="Times New Roman" w:eastAsia="宋体" w:hAnsi="Times New Roman" w:cs="Times New Roman"/>
          <w:bCs/>
          <w:kern w:val="0"/>
          <w:szCs w:val="21"/>
          <w:vertAlign w:val="superscript"/>
        </w:rPr>
        <w:t>,</w:t>
      </w:r>
      <w:r>
        <w:rPr>
          <w:rFonts w:ascii="Times New Roman" w:eastAsia="宋体" w:hAnsi="Times New Roman" w:cs="Times New Roman"/>
          <w:bCs/>
          <w:kern w:val="0"/>
          <w:szCs w:val="21"/>
          <w:vertAlign w:val="superscript"/>
        </w:rPr>
        <w:t xml:space="preserve"> 4</w:t>
      </w:r>
      <w:r w:rsidRPr="007E1641">
        <w:rPr>
          <w:rFonts w:ascii="Times New Roman" w:eastAsia="宋体" w:hAnsi="Times New Roman" w:cs="Times New Roman"/>
          <w:bCs/>
          <w:kern w:val="0"/>
          <w:szCs w:val="21"/>
          <w:vertAlign w:val="superscript"/>
        </w:rPr>
        <w:t xml:space="preserve"> </w:t>
      </w:r>
      <w:r w:rsidRPr="00472E21">
        <w:rPr>
          <w:rFonts w:ascii="Times New Roman" w:eastAsia="宋体" w:hAnsi="Times New Roman" w:cs="Times New Roman"/>
          <w:bCs/>
          <w:kern w:val="0"/>
          <w:szCs w:val="21"/>
        </w:rPr>
        <w:t>*</w:t>
      </w:r>
      <w:r w:rsidRPr="007E1641">
        <w:rPr>
          <w:rFonts w:ascii="Times New Roman" w:eastAsia="宋体" w:hAnsi="Times New Roman" w:cs="Times New Roman"/>
          <w:bCs/>
          <w:kern w:val="0"/>
          <w:szCs w:val="21"/>
        </w:rPr>
        <w:t>,</w:t>
      </w:r>
      <w:r w:rsidRPr="00472E21">
        <w:rPr>
          <w:rFonts w:ascii="Times New Roman" w:eastAsia="宋体" w:hAnsi="Times New Roman" w:cs="Times New Roman"/>
          <w:bCs/>
          <w:kern w:val="0"/>
          <w:szCs w:val="21"/>
        </w:rPr>
        <w:t xml:space="preserve"> </w:t>
      </w:r>
      <w:r w:rsidRPr="007E1641">
        <w:rPr>
          <w:rFonts w:ascii="Times New Roman" w:eastAsia="宋体" w:hAnsi="Times New Roman" w:cs="Times New Roman"/>
          <w:bCs/>
          <w:kern w:val="0"/>
          <w:szCs w:val="21"/>
        </w:rPr>
        <w:t>Yue-Sheng Dong</w:t>
      </w:r>
      <w:r w:rsidRPr="007E1641">
        <w:rPr>
          <w:rFonts w:ascii="Times New Roman" w:eastAsia="宋体" w:hAnsi="Times New Roman" w:cs="Times New Roman"/>
          <w:bCs/>
          <w:kern w:val="0"/>
          <w:szCs w:val="21"/>
          <w:vertAlign w:val="superscript"/>
        </w:rPr>
        <w:t xml:space="preserve">1, </w:t>
      </w:r>
      <w:r w:rsidRPr="007E1641">
        <w:rPr>
          <w:rFonts w:ascii="Times New Roman" w:eastAsia="宋体" w:hAnsi="Times New Roman" w:cs="Times New Roman"/>
          <w:bCs/>
          <w:kern w:val="0"/>
          <w:szCs w:val="21"/>
        </w:rPr>
        <w:t>*</w:t>
      </w:r>
    </w:p>
    <w:p w14:paraId="10CC0CB5" w14:textId="77777777" w:rsidR="007F7A3A" w:rsidRPr="00B3055A" w:rsidRDefault="007F7A3A" w:rsidP="007F7A3A">
      <w:pPr>
        <w:spacing w:line="480" w:lineRule="auto"/>
        <w:jc w:val="distribute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</w:p>
    <w:p w14:paraId="7F1043C2" w14:textId="207C661A" w:rsidR="007F7A3A" w:rsidRPr="002C7A5E" w:rsidRDefault="007F7A3A" w:rsidP="007F7A3A">
      <w:pPr>
        <w:spacing w:line="360" w:lineRule="auto"/>
        <w:ind w:left="360"/>
        <w:rPr>
          <w:rFonts w:ascii="Times New Roman" w:eastAsia="Microsoft Yi Baiti" w:hAnsi="Times New Roman" w:cs="Times New Roman"/>
          <w:kern w:val="0"/>
          <w:sz w:val="24"/>
          <w:szCs w:val="24"/>
        </w:rPr>
      </w:pPr>
      <w:bookmarkStart w:id="2" w:name="_Hlk57303635"/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2C7A5E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Pr="002C7A5E">
        <w:rPr>
          <w:rFonts w:ascii="Times New Roman" w:eastAsia="Microsoft Yi Baiti" w:hAnsi="Times New Roman" w:cs="Times New Roman"/>
          <w:kern w:val="0"/>
          <w:sz w:val="24"/>
          <w:szCs w:val="24"/>
        </w:rPr>
        <w:t xml:space="preserve">School of </w:t>
      </w:r>
      <w:r>
        <w:rPr>
          <w:rFonts w:ascii="Times New Roman" w:eastAsia="Microsoft Yi Baiti" w:hAnsi="Times New Roman" w:cs="Times New Roman"/>
          <w:kern w:val="0"/>
          <w:sz w:val="24"/>
          <w:szCs w:val="24"/>
        </w:rPr>
        <w:t>Bioengineering</w:t>
      </w:r>
      <w:r w:rsidRPr="002C7A5E">
        <w:rPr>
          <w:rFonts w:ascii="Times New Roman" w:eastAsia="Microsoft Yi Baiti" w:hAnsi="Times New Roman" w:cs="Times New Roman"/>
          <w:kern w:val="0"/>
          <w:sz w:val="24"/>
          <w:szCs w:val="24"/>
        </w:rPr>
        <w:t>, Dalian University of Technology, Dalian</w:t>
      </w:r>
      <w:r w:rsidR="00D77598" w:rsidRPr="002C7A5E">
        <w:rPr>
          <w:rFonts w:ascii="Times New Roman" w:eastAsia="Microsoft Yi Baiti" w:hAnsi="Times New Roman" w:cs="Times New Roman"/>
          <w:kern w:val="0"/>
          <w:sz w:val="24"/>
          <w:szCs w:val="24"/>
        </w:rPr>
        <w:t>,</w:t>
      </w:r>
      <w:r w:rsidRPr="002C7A5E">
        <w:rPr>
          <w:rFonts w:ascii="Times New Roman" w:eastAsia="Microsoft Yi Baiti" w:hAnsi="Times New Roman" w:cs="Times New Roman"/>
          <w:kern w:val="0"/>
          <w:sz w:val="24"/>
          <w:szCs w:val="24"/>
        </w:rPr>
        <w:t xml:space="preserve"> 116024, Liaoning, China</w:t>
      </w:r>
    </w:p>
    <w:p w14:paraId="2E0458AC" w14:textId="77777777" w:rsidR="007F7A3A" w:rsidRDefault="007F7A3A" w:rsidP="007F7A3A">
      <w:pPr>
        <w:spacing w:line="360" w:lineRule="auto"/>
        <w:ind w:left="360"/>
        <w:rPr>
          <w:rFonts w:ascii="Times New Roman" w:eastAsia="Microsoft Yi Baiti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2</w:t>
      </w:r>
      <w:r w:rsidRPr="002C7A5E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Pr="002C7A5E">
        <w:rPr>
          <w:rFonts w:ascii="Times New Roman" w:eastAsia="Microsoft Yi Baiti" w:hAnsi="Times New Roman" w:cs="Times New Roman"/>
          <w:kern w:val="0"/>
          <w:sz w:val="24"/>
          <w:szCs w:val="24"/>
        </w:rPr>
        <w:t xml:space="preserve">New Drug Research and Development Center, North China Pharmaceutical Group Corporation and National Microbial Medicine Engineering and Research Center, Shijiazhuang 050015, </w:t>
      </w:r>
      <w:r>
        <w:rPr>
          <w:rFonts w:ascii="Times New Roman" w:eastAsia="Microsoft Yi Baiti" w:hAnsi="Times New Roman" w:cs="Times New Roman"/>
          <w:kern w:val="0"/>
          <w:sz w:val="24"/>
          <w:szCs w:val="24"/>
        </w:rPr>
        <w:t>H</w:t>
      </w:r>
      <w:r w:rsidRPr="00132CD2">
        <w:rPr>
          <w:rFonts w:ascii="Times New Roman" w:hAnsi="Times New Roman" w:cs="Times New Roman"/>
          <w:kern w:val="0"/>
          <w:sz w:val="24"/>
          <w:szCs w:val="24"/>
        </w:rPr>
        <w:t>e</w:t>
      </w:r>
      <w:r>
        <w:rPr>
          <w:rFonts w:ascii="Times New Roman" w:eastAsia="Microsoft Yi Baiti" w:hAnsi="Times New Roman" w:cs="Times New Roman"/>
          <w:kern w:val="0"/>
          <w:sz w:val="24"/>
          <w:szCs w:val="24"/>
        </w:rPr>
        <w:t>bei,</w:t>
      </w:r>
      <w:r w:rsidRPr="002C7A5E">
        <w:rPr>
          <w:rFonts w:ascii="Times New Roman" w:eastAsia="Microsoft Yi Baiti" w:hAnsi="Times New Roman" w:cs="Times New Roman"/>
          <w:kern w:val="0"/>
          <w:sz w:val="24"/>
          <w:szCs w:val="24"/>
        </w:rPr>
        <w:t xml:space="preserve"> China</w:t>
      </w:r>
    </w:p>
    <w:p w14:paraId="77CA873D" w14:textId="77777777" w:rsidR="007F7A3A" w:rsidRPr="002C7A5E" w:rsidRDefault="007F7A3A" w:rsidP="007F7A3A">
      <w:pPr>
        <w:spacing w:line="360" w:lineRule="auto"/>
        <w:ind w:left="360"/>
        <w:rPr>
          <w:rFonts w:ascii="Times New Roman" w:eastAsia="Microsoft Yi Baiti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3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 w:rsidRPr="00472E21">
        <w:rPr>
          <w:rFonts w:ascii="Times New Roman" w:eastAsia="Microsoft Yi Baiti" w:hAnsi="Times New Roman" w:cs="Times New Roman"/>
          <w:kern w:val="0"/>
          <w:sz w:val="24"/>
          <w:szCs w:val="24"/>
        </w:rPr>
        <w:t>CAS Key Laboratory of Microbial Physiological and Metabolic Engineering, Institute of Microbiology, Chinese Academy of Sciences, Beijing 100101, China.</w:t>
      </w:r>
    </w:p>
    <w:bookmarkEnd w:id="2"/>
    <w:p w14:paraId="2FB31750" w14:textId="77777777" w:rsidR="007F7A3A" w:rsidRPr="002C7A5E" w:rsidRDefault="007F7A3A" w:rsidP="007F7A3A">
      <w:pPr>
        <w:spacing w:line="360" w:lineRule="auto"/>
        <w:ind w:left="360"/>
        <w:rPr>
          <w:rFonts w:ascii="Times New Roman" w:eastAsia="Microsoft Yi Baiti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4 </w:t>
      </w:r>
      <w:r w:rsidRPr="00636711">
        <w:rPr>
          <w:rFonts w:ascii="Times New Roman" w:eastAsia="宋体" w:hAnsi="Times New Roman" w:cs="Times New Roman"/>
          <w:kern w:val="0"/>
          <w:sz w:val="24"/>
          <w:szCs w:val="24"/>
        </w:rPr>
        <w:t>University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Chinese Academy of Sciences, Beijing, 101408, China</w:t>
      </w:r>
    </w:p>
    <w:p w14:paraId="5F1F8A2C" w14:textId="77777777" w:rsidR="00392A0E" w:rsidRPr="00392A0E" w:rsidRDefault="00392A0E" w:rsidP="00392A0E">
      <w:pPr>
        <w:spacing w:line="360" w:lineRule="auto"/>
        <w:ind w:left="360"/>
        <w:rPr>
          <w:rFonts w:ascii="Times New Roman" w:hAnsi="Times New Roman" w:cs="Times New Roman"/>
          <w:kern w:val="0"/>
          <w:sz w:val="24"/>
          <w:szCs w:val="24"/>
        </w:rPr>
      </w:pPr>
      <w:bookmarkStart w:id="3" w:name="_Hlk58057664"/>
      <w:r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5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han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dong New Time Pharmaceutical </w:t>
      </w:r>
      <w:bookmarkEnd w:id="3"/>
      <w:r>
        <w:rPr>
          <w:rFonts w:ascii="Times New Roman" w:eastAsia="宋体" w:hAnsi="Times New Roman" w:cs="Times New Roman"/>
          <w:kern w:val="0"/>
          <w:sz w:val="24"/>
          <w:szCs w:val="24"/>
        </w:rPr>
        <w:t>Co., Ltd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392A0E">
        <w:rPr>
          <w:rFonts w:ascii="Times New Roman" w:eastAsia="宋体" w:hAnsi="Times New Roman" w:cs="Times New Roman" w:hint="eastAsia"/>
          <w:kern w:val="0"/>
          <w:sz w:val="24"/>
          <w:szCs w:val="24"/>
        </w:rPr>
        <w:t>Shandong</w:t>
      </w:r>
      <w:r w:rsidRPr="00392A0E">
        <w:rPr>
          <w:rFonts w:ascii="Times New Roman" w:eastAsia="宋体" w:hAnsi="Times New Roman" w:cs="Times New Roman"/>
          <w:kern w:val="0"/>
          <w:sz w:val="24"/>
          <w:szCs w:val="24"/>
        </w:rPr>
        <w:t>, 255000, China</w:t>
      </w:r>
    </w:p>
    <w:p w14:paraId="04921E20" w14:textId="77777777" w:rsidR="007F7A3A" w:rsidRDefault="007F7A3A" w:rsidP="007F7A3A">
      <w:pPr>
        <w:spacing w:line="480" w:lineRule="auto"/>
        <w:ind w:left="360"/>
        <w:rPr>
          <w:rFonts w:ascii="Times New Roman" w:hAnsi="Times New Roman" w:cs="Times New Roman"/>
          <w:kern w:val="0"/>
          <w:sz w:val="24"/>
          <w:szCs w:val="24"/>
        </w:rPr>
      </w:pPr>
    </w:p>
    <w:p w14:paraId="749A5EBB" w14:textId="77777777" w:rsidR="007F7A3A" w:rsidRPr="002C7A5E" w:rsidRDefault="007F7A3A" w:rsidP="007F7A3A">
      <w:pPr>
        <w:spacing w:line="480" w:lineRule="auto"/>
        <w:ind w:left="360"/>
        <w:rPr>
          <w:rFonts w:ascii="Times New Roman" w:hAnsi="Times New Roman" w:cs="Times New Roman"/>
          <w:kern w:val="0"/>
          <w:sz w:val="24"/>
          <w:szCs w:val="24"/>
        </w:rPr>
      </w:pPr>
    </w:p>
    <w:p w14:paraId="6131131C" w14:textId="77777777" w:rsidR="007F7A3A" w:rsidRDefault="007F7A3A" w:rsidP="007F7A3A">
      <w:pPr>
        <w:pStyle w:val="Text"/>
        <w:ind w:leftChars="202" w:left="424" w:firstLineChars="0" w:firstLine="0"/>
        <w:rPr>
          <w:sz w:val="24"/>
          <w:lang w:val="it-IT"/>
        </w:rPr>
      </w:pPr>
      <w:r w:rsidRPr="00222913">
        <w:rPr>
          <w:b/>
          <w:color w:val="000000"/>
          <w:sz w:val="24"/>
        </w:rPr>
        <w:t>*Corresponding author:</w:t>
      </w:r>
      <w:r w:rsidRPr="00222913">
        <w:rPr>
          <w:sz w:val="24"/>
          <w:lang w:val="it-IT"/>
        </w:rPr>
        <w:t xml:space="preserve"> </w:t>
      </w:r>
    </w:p>
    <w:p w14:paraId="32B6F7A8" w14:textId="77777777" w:rsidR="007F7A3A" w:rsidRDefault="007F7A3A" w:rsidP="007F7A3A">
      <w:pPr>
        <w:pStyle w:val="Text"/>
        <w:ind w:leftChars="202" w:left="424" w:firstLineChars="0" w:firstLine="0"/>
        <w:rPr>
          <w:sz w:val="24"/>
        </w:rPr>
      </w:pPr>
      <w:r w:rsidRPr="00222913">
        <w:rPr>
          <w:sz w:val="24"/>
        </w:rPr>
        <w:t>Yue-Sheng Dong Ph. D,</w:t>
      </w:r>
      <w:r w:rsidRPr="00222913">
        <w:rPr>
          <w:sz w:val="24"/>
          <w:lang w:val="it-IT"/>
        </w:rPr>
        <w:t xml:space="preserve"> </w:t>
      </w:r>
      <w:r w:rsidRPr="00222913">
        <w:rPr>
          <w:sz w:val="24"/>
        </w:rPr>
        <w:t>Associate Professor</w:t>
      </w:r>
    </w:p>
    <w:p w14:paraId="3047C3BF" w14:textId="4EFA474C" w:rsidR="007F7A3A" w:rsidRPr="00222913" w:rsidRDefault="007F7A3A" w:rsidP="007F7A3A">
      <w:pPr>
        <w:pStyle w:val="Text"/>
        <w:ind w:leftChars="202" w:left="424" w:firstLineChars="0" w:firstLine="0"/>
        <w:rPr>
          <w:sz w:val="24"/>
          <w:lang w:val="it-IT"/>
        </w:rPr>
      </w:pPr>
      <w:bookmarkStart w:id="4" w:name="_Hlk57558858"/>
      <w:r w:rsidRPr="00222913">
        <w:rPr>
          <w:sz w:val="24"/>
          <w:lang w:val="it-IT"/>
        </w:rPr>
        <w:t>Tel./Fax:</w:t>
      </w:r>
      <w:bookmarkEnd w:id="4"/>
      <w:r w:rsidRPr="00222913">
        <w:rPr>
          <w:sz w:val="24"/>
          <w:lang w:val="it-IT"/>
        </w:rPr>
        <w:t xml:space="preserve"> +86-411-84706344 </w:t>
      </w:r>
    </w:p>
    <w:p w14:paraId="4C2D3673" w14:textId="77777777" w:rsidR="007F7A3A" w:rsidRDefault="007F7A3A" w:rsidP="007F7A3A">
      <w:pPr>
        <w:pStyle w:val="Text"/>
        <w:ind w:leftChars="202" w:left="424" w:firstLineChars="0" w:firstLine="0"/>
        <w:rPr>
          <w:sz w:val="24"/>
          <w:lang w:val="it-IT"/>
        </w:rPr>
      </w:pPr>
      <w:r w:rsidRPr="00222913">
        <w:rPr>
          <w:sz w:val="24"/>
          <w:lang w:val="it-IT"/>
        </w:rPr>
        <w:t xml:space="preserve">E-mail: </w:t>
      </w:r>
      <w:hyperlink r:id="rId7" w:history="1">
        <w:r w:rsidRPr="00BB377D">
          <w:rPr>
            <w:rStyle w:val="ab"/>
            <w:sz w:val="24"/>
            <w:lang w:val="it-IT"/>
          </w:rPr>
          <w:t>yshdong@dlut.edu.cn</w:t>
        </w:r>
      </w:hyperlink>
    </w:p>
    <w:p w14:paraId="7D8EBF3A" w14:textId="728E0992" w:rsidR="007F7A3A" w:rsidRPr="00A13FAA" w:rsidRDefault="007F7A3A" w:rsidP="007F7A3A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A13FAA">
        <w:rPr>
          <w:rFonts w:ascii="Times New Roman" w:hAnsi="Times New Roman" w:cs="Times New Roman"/>
          <w:sz w:val="24"/>
          <w:szCs w:val="24"/>
        </w:rPr>
        <w:t>Mei L</w:t>
      </w:r>
      <w:r w:rsidRPr="00A13FAA">
        <w:rPr>
          <w:rFonts w:ascii="Times New Roman" w:hAnsi="Times New Roman" w:cs="Times New Roman" w:hint="eastAsia"/>
          <w:sz w:val="24"/>
          <w:szCs w:val="24"/>
        </w:rPr>
        <w:t>iu</w:t>
      </w:r>
      <w:r w:rsidRPr="00A13FAA">
        <w:rPr>
          <w:rFonts w:ascii="Times New Roman" w:hAnsi="Times New Roman" w:cs="Times New Roman"/>
          <w:sz w:val="24"/>
          <w:szCs w:val="24"/>
        </w:rPr>
        <w:t xml:space="preserve"> Ph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13FAA">
        <w:rPr>
          <w:rFonts w:ascii="Times New Roman" w:hAnsi="Times New Roman" w:cs="Times New Roman"/>
          <w:sz w:val="24"/>
          <w:szCs w:val="24"/>
        </w:rPr>
        <w:t xml:space="preserve">D, </w:t>
      </w:r>
      <w:r w:rsidRPr="002A4434">
        <w:rPr>
          <w:rFonts w:ascii="Times New Roman" w:hAnsi="Times New Roman" w:cs="Times New Roman"/>
          <w:sz w:val="24"/>
        </w:rPr>
        <w:t>Associate Professor</w:t>
      </w:r>
    </w:p>
    <w:p w14:paraId="684B1206" w14:textId="54DD75BA" w:rsidR="007F7A3A" w:rsidRPr="00A13FAA" w:rsidRDefault="007F7A3A" w:rsidP="007F7A3A">
      <w:pPr>
        <w:spacing w:line="480" w:lineRule="auto"/>
        <w:jc w:val="left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b/>
          <w:color w:val="000000"/>
          <w:kern w:val="0"/>
          <w:sz w:val="24"/>
          <w:szCs w:val="24"/>
        </w:rPr>
        <w:t xml:space="preserve"> </w:t>
      </w:r>
      <w:r w:rsidRPr="00A13FAA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  Tel./Fax:</w:t>
      </w:r>
      <w:r w:rsidRPr="002A4434">
        <w:t xml:space="preserve"> </w:t>
      </w:r>
      <w:r w:rsidRPr="002A4434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10-64806978</w:t>
      </w:r>
    </w:p>
    <w:p w14:paraId="22FF570F" w14:textId="77777777" w:rsidR="007F7A3A" w:rsidRPr="00A13FAA" w:rsidRDefault="007F7A3A" w:rsidP="007F7A3A">
      <w:pPr>
        <w:spacing w:line="480" w:lineRule="auto"/>
        <w:jc w:val="left"/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b/>
          <w:color w:val="000000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t xml:space="preserve">  </w:t>
      </w:r>
      <w:r w:rsidRPr="00A13FAA"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t xml:space="preserve"> </w:t>
      </w:r>
      <w:r w:rsidRPr="00A13FAA">
        <w:rPr>
          <w:rFonts w:ascii="Times New Roman" w:hAnsi="Times New Roman" w:cs="Times New Roman"/>
          <w:sz w:val="24"/>
          <w:lang w:val="it-IT"/>
        </w:rPr>
        <w:t>E-mail:</w:t>
      </w:r>
      <w:r>
        <w:rPr>
          <w:rFonts w:ascii="Times New Roman" w:hAnsi="Times New Roman" w:cs="Times New Roman"/>
          <w:sz w:val="24"/>
          <w:lang w:val="it-IT"/>
        </w:rPr>
        <w:t xml:space="preserve"> </w:t>
      </w:r>
      <w:hyperlink r:id="rId8" w:history="1">
        <w:r w:rsidRPr="003F0E7C">
          <w:rPr>
            <w:rStyle w:val="ab"/>
            <w:rFonts w:ascii="Times New Roman" w:hAnsi="Times New Roman" w:cs="Times New Roman"/>
            <w:sz w:val="24"/>
            <w:lang w:val="it-IT"/>
          </w:rPr>
          <w:t>lium@im.ac.cn</w:t>
        </w:r>
      </w:hyperlink>
      <w:r>
        <w:rPr>
          <w:rFonts w:ascii="Times New Roman" w:hAnsi="Times New Roman" w:cs="Times New Roman"/>
          <w:sz w:val="24"/>
          <w:lang w:val="it-IT"/>
        </w:rPr>
        <w:t xml:space="preserve"> </w:t>
      </w:r>
    </w:p>
    <w:p w14:paraId="3F1C8E62" w14:textId="458F0E82" w:rsidR="009F1BAC" w:rsidRDefault="009F1BAC" w:rsidP="004220E2">
      <w:pPr>
        <w:pStyle w:val="a5"/>
        <w:ind w:left="840" w:firstLineChars="0" w:firstLine="0"/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</w:p>
    <w:p w14:paraId="1C2C60F4" w14:textId="6D902E4E" w:rsidR="009F1BAC" w:rsidRDefault="009F1BAC" w:rsidP="004220E2">
      <w:pPr>
        <w:pStyle w:val="a5"/>
        <w:ind w:left="840" w:firstLineChars="0" w:firstLine="0"/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</w:p>
    <w:p w14:paraId="0B1D329D" w14:textId="7A2B6329" w:rsidR="009F1BAC" w:rsidRPr="007F7A3A" w:rsidRDefault="009F1BAC" w:rsidP="007F7A3A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</w:p>
    <w:p w14:paraId="341343F8" w14:textId="67DEB89A" w:rsidR="00E92150" w:rsidRDefault="00E92150" w:rsidP="00344D19">
      <w:pPr>
        <w:widowControl/>
        <w:spacing w:line="360" w:lineRule="auto"/>
        <w:jc w:val="center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noProof/>
          <w:color w:val="000000"/>
          <w:kern w:val="0"/>
          <w:sz w:val="24"/>
          <w:szCs w:val="24"/>
        </w:rPr>
        <w:drawing>
          <wp:inline distT="0" distB="0" distL="0" distR="0" wp14:anchorId="1878A7D4" wp14:editId="3FED01A5">
            <wp:extent cx="5274310" cy="5155809"/>
            <wp:effectExtent l="0" t="0" r="2540" b="698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696"/>
                    <a:stretch/>
                  </pic:blipFill>
                  <pic:spPr bwMode="auto">
                    <a:xfrm>
                      <a:off x="0" y="0"/>
                      <a:ext cx="5274310" cy="51558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D13FA1" w14:textId="27002B43" w:rsidR="00E92150" w:rsidRPr="00E92150" w:rsidRDefault="00E92150" w:rsidP="00E92150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Cs w:val="21"/>
        </w:rPr>
      </w:pPr>
      <w:r w:rsidRPr="00E92150"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Fig. S1 HPLC profiles of extracts of microorganisms cultivated in bran agar </w:t>
      </w:r>
      <w:r w:rsidRPr="00E92150">
        <w:rPr>
          <w:rFonts w:ascii="Times New Roman" w:eastAsia="宋体" w:hAnsi="Times New Roman" w:cs="Times New Roman" w:hint="eastAsia"/>
          <w:color w:val="000000"/>
          <w:kern w:val="0"/>
          <w:szCs w:val="21"/>
        </w:rPr>
        <w:t>plate</w:t>
      </w:r>
      <w:r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. </w:t>
      </w:r>
      <w:r w:rsidRPr="00E92150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(a)</w:t>
      </w:r>
      <w:r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 </w:t>
      </w:r>
      <w:r w:rsidRPr="00BA1445"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Pure culture of </w:t>
      </w:r>
      <w:r w:rsidRPr="00BA1445">
        <w:rPr>
          <w:rFonts w:ascii="Times New Roman" w:eastAsia="宋体" w:hAnsi="Times New Roman" w:cs="Times New Roman"/>
          <w:i/>
          <w:iCs/>
          <w:color w:val="000000"/>
          <w:kern w:val="0"/>
          <w:szCs w:val="21"/>
        </w:rPr>
        <w:t>A</w:t>
      </w:r>
      <w:r w:rsidRPr="00BA1445">
        <w:rPr>
          <w:rFonts w:ascii="Times New Roman" w:eastAsia="宋体" w:hAnsi="Times New Roman" w:cs="Times New Roman" w:hint="eastAsia"/>
          <w:i/>
          <w:iCs/>
          <w:color w:val="000000"/>
          <w:kern w:val="0"/>
          <w:szCs w:val="21"/>
        </w:rPr>
        <w:t>.</w:t>
      </w:r>
      <w:r w:rsidRPr="00BA1445">
        <w:rPr>
          <w:rFonts w:ascii="Times New Roman" w:eastAsia="宋体" w:hAnsi="Times New Roman" w:cs="Times New Roman"/>
          <w:i/>
          <w:iCs/>
          <w:color w:val="000000"/>
          <w:kern w:val="0"/>
          <w:szCs w:val="21"/>
        </w:rPr>
        <w:t xml:space="preserve"> </w:t>
      </w:r>
      <w:proofErr w:type="spellStart"/>
      <w:r w:rsidRPr="00BA1445">
        <w:rPr>
          <w:rFonts w:ascii="Times New Roman" w:eastAsia="宋体" w:hAnsi="Times New Roman" w:cs="Times New Roman"/>
          <w:i/>
          <w:iCs/>
          <w:color w:val="000000"/>
          <w:kern w:val="0"/>
          <w:szCs w:val="21"/>
        </w:rPr>
        <w:t>sydowii</w:t>
      </w:r>
      <w:proofErr w:type="spellEnd"/>
      <w:r w:rsidRPr="00BA1445"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 on day 12. </w:t>
      </w:r>
      <w:r w:rsidRPr="00E92150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(</w:t>
      </w:r>
      <w:r>
        <w:rPr>
          <w:rFonts w:ascii="Times New Roman" w:eastAsia="等线" w:hAnsi="Times New Roman" w:cs="Times New Roman" w:hint="eastAsia"/>
          <w:color w:val="000000"/>
          <w:kern w:val="0"/>
          <w:sz w:val="20"/>
          <w:szCs w:val="20"/>
        </w:rPr>
        <w:t>b</w:t>
      </w:r>
      <w:r w:rsidRPr="00E92150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)</w:t>
      </w:r>
      <w:r w:rsidRPr="00BA1445"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 Co-culture</w:t>
      </w:r>
      <w:r w:rsidRPr="00BA1445">
        <w:rPr>
          <w:rFonts w:ascii="Times New Roman" w:eastAsia="宋体" w:hAnsi="Times New Roman" w:cs="Times New Roman"/>
          <w:i/>
          <w:iCs/>
          <w:color w:val="000000"/>
          <w:kern w:val="0"/>
          <w:szCs w:val="21"/>
        </w:rPr>
        <w:t xml:space="preserve"> </w:t>
      </w:r>
      <w:r w:rsidRPr="00BA1445">
        <w:rPr>
          <w:rFonts w:ascii="Times New Roman" w:eastAsia="宋体" w:hAnsi="Times New Roman" w:cs="Times New Roman"/>
          <w:color w:val="000000"/>
          <w:kern w:val="0"/>
          <w:szCs w:val="21"/>
        </w:rPr>
        <w:t>of</w:t>
      </w:r>
      <w:r w:rsidRPr="00BA1445">
        <w:rPr>
          <w:rFonts w:ascii="Times New Roman" w:eastAsia="宋体" w:hAnsi="Times New Roman" w:cs="Times New Roman"/>
          <w:i/>
          <w:iCs/>
          <w:color w:val="000000"/>
          <w:kern w:val="0"/>
          <w:szCs w:val="21"/>
        </w:rPr>
        <w:t xml:space="preserve"> A</w:t>
      </w:r>
      <w:r w:rsidRPr="00BA1445">
        <w:rPr>
          <w:rFonts w:ascii="Times New Roman" w:eastAsia="宋体" w:hAnsi="Times New Roman" w:cs="Times New Roman" w:hint="eastAsia"/>
          <w:i/>
          <w:iCs/>
          <w:color w:val="000000"/>
          <w:kern w:val="0"/>
          <w:szCs w:val="21"/>
        </w:rPr>
        <w:t>.</w:t>
      </w:r>
      <w:r w:rsidRPr="00BA1445">
        <w:rPr>
          <w:rFonts w:ascii="Times New Roman" w:eastAsia="宋体" w:hAnsi="Times New Roman" w:cs="Times New Roman"/>
          <w:i/>
          <w:iCs/>
          <w:color w:val="000000"/>
          <w:kern w:val="0"/>
          <w:szCs w:val="21"/>
        </w:rPr>
        <w:t xml:space="preserve"> </w:t>
      </w:r>
      <w:proofErr w:type="spellStart"/>
      <w:r w:rsidRPr="00BA1445">
        <w:rPr>
          <w:rFonts w:ascii="Times New Roman" w:eastAsia="宋体" w:hAnsi="Times New Roman" w:cs="Times New Roman"/>
          <w:i/>
          <w:iCs/>
          <w:color w:val="000000"/>
          <w:kern w:val="0"/>
          <w:szCs w:val="21"/>
        </w:rPr>
        <w:t>sydowii</w:t>
      </w:r>
      <w:proofErr w:type="spellEnd"/>
      <w:r w:rsidRPr="00BA1445"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 and </w:t>
      </w:r>
      <w:r w:rsidRPr="00BA1445">
        <w:rPr>
          <w:rFonts w:ascii="Times New Roman" w:eastAsia="宋体" w:hAnsi="Times New Roman" w:cs="Times New Roman"/>
          <w:i/>
          <w:iCs/>
          <w:color w:val="000000"/>
          <w:kern w:val="0"/>
          <w:szCs w:val="21"/>
        </w:rPr>
        <w:t>B. subtilis</w:t>
      </w:r>
      <w:r w:rsidRPr="00BA1445"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 on day 12</w:t>
      </w:r>
      <w:r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. </w:t>
      </w:r>
      <w:r w:rsidRPr="00E92150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(</w:t>
      </w:r>
      <w:r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c</w:t>
      </w:r>
      <w:r w:rsidRPr="00E92150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)</w:t>
      </w:r>
      <w:r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 </w:t>
      </w:r>
      <w:r w:rsidRPr="00BA1445"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Pure culture of </w:t>
      </w:r>
      <w:r w:rsidRPr="00BA1445">
        <w:rPr>
          <w:rFonts w:ascii="Times New Roman" w:eastAsia="宋体" w:hAnsi="Times New Roman" w:cs="Times New Roman"/>
          <w:i/>
          <w:iCs/>
          <w:color w:val="000000"/>
          <w:kern w:val="0"/>
          <w:szCs w:val="21"/>
        </w:rPr>
        <w:t xml:space="preserve">B. subtilis </w:t>
      </w:r>
      <w:r w:rsidRPr="00BA1445">
        <w:rPr>
          <w:rFonts w:ascii="Times New Roman" w:eastAsia="宋体" w:hAnsi="Times New Roman" w:cs="Times New Roman"/>
          <w:color w:val="000000"/>
          <w:kern w:val="0"/>
          <w:szCs w:val="21"/>
        </w:rPr>
        <w:t>on day 12</w:t>
      </w:r>
      <w:r>
        <w:rPr>
          <w:rFonts w:ascii="Times New Roman" w:eastAsia="宋体" w:hAnsi="Times New Roman" w:cs="Times New Roman"/>
          <w:color w:val="000000"/>
          <w:kern w:val="0"/>
          <w:szCs w:val="21"/>
        </w:rPr>
        <w:t xml:space="preserve"> </w:t>
      </w:r>
      <w:r w:rsidRPr="00E92150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by UV absorption at </w:t>
      </w:r>
      <w:r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254</w:t>
      </w:r>
      <w:r w:rsidRPr="00E92150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nm</w:t>
      </w:r>
      <w:r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.</w:t>
      </w:r>
    </w:p>
    <w:p w14:paraId="665CD4B2" w14:textId="77777777" w:rsidR="00E92150" w:rsidRDefault="00E92150" w:rsidP="00344D19">
      <w:pPr>
        <w:widowControl/>
        <w:spacing w:line="360" w:lineRule="auto"/>
        <w:jc w:val="center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</w:p>
    <w:p w14:paraId="3F6FB54A" w14:textId="22265839" w:rsidR="00344D19" w:rsidRDefault="00344D19" w:rsidP="00344D19">
      <w:pPr>
        <w:widowControl/>
        <w:spacing w:line="360" w:lineRule="auto"/>
        <w:jc w:val="center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21E9FE5" wp14:editId="1BA4AEDF">
            <wp:extent cx="4804410" cy="356252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805229" cy="3563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8AAD14" w14:textId="289F559B" w:rsidR="00344D19" w:rsidRPr="005349FF" w:rsidRDefault="00344D19" w:rsidP="00344D19">
      <w:pPr>
        <w:widowControl/>
        <w:spacing w:line="360" w:lineRule="auto"/>
        <w:jc w:val="center"/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</w:pPr>
      <w:r w:rsidRPr="005349FF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Fig</w:t>
      </w:r>
      <w:r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. </w:t>
      </w:r>
      <w:r w:rsidRPr="005349FF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S</w:t>
      </w:r>
      <w:r w:rsidR="00E92150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2</w:t>
      </w:r>
      <w:r w:rsidRPr="005349FF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 </w:t>
      </w:r>
      <w:r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F</w:t>
      </w:r>
      <w:r w:rsidRPr="005349FF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eatures produced by co-culture shown linear relationship</w:t>
      </w:r>
    </w:p>
    <w:p w14:paraId="1D171037" w14:textId="77777777" w:rsidR="002516DA" w:rsidRPr="00E21D76" w:rsidRDefault="002516DA" w:rsidP="002516DA">
      <w:pPr>
        <w:widowControl/>
        <w:spacing w:line="360" w:lineRule="auto"/>
        <w:jc w:val="center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5D963E37" wp14:editId="67DDA7A2">
            <wp:extent cx="3399367" cy="2884509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421493" cy="29032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D5CFEC" w14:textId="40884C70" w:rsidR="002516DA" w:rsidRDefault="002516DA" w:rsidP="002516DA">
      <w:pPr>
        <w:jc w:val="center"/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</w:pP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>Fig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. 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>S</w:t>
      </w:r>
      <w:r w:rsidR="00E92150">
        <w:rPr>
          <w:rFonts w:ascii="Times New Roman" w:eastAsia="等线" w:hAnsi="Times New Roman" w:cs="Times New Roman"/>
          <w:color w:val="000000"/>
          <w:kern w:val="0"/>
          <w:szCs w:val="21"/>
        </w:rPr>
        <w:t>3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Mass spectrometry data shows some ion fragments and structures </w:t>
      </w:r>
      <w:r w:rsidRPr="00E21D76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of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Pr="00AC11FA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ompound </w:t>
      </w:r>
      <w:r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2</w:t>
      </w:r>
    </w:p>
    <w:p w14:paraId="70F5CC06" w14:textId="4830E6DC" w:rsidR="006F0254" w:rsidRPr="00703DB0" w:rsidRDefault="006F0254" w:rsidP="006F0254">
      <w:pP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bookmarkStart w:id="5" w:name="_Hlk57644730"/>
      <w:r w:rsidRPr="00703DB0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 xml:space="preserve">Compounds information </w:t>
      </w:r>
    </w:p>
    <w:bookmarkEnd w:id="5"/>
    <w:p w14:paraId="20A0FFC3" w14:textId="77777777" w:rsidR="006F0254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proofErr w:type="spellStart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rsellinic</w:t>
      </w:r>
      <w:proofErr w:type="spellEnd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acid (</w:t>
      </w: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N</w:t>
      </w:r>
      <w:r w:rsidRPr="00AC11FA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1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)</w:t>
      </w:r>
    </w:p>
    <w:p w14:paraId="5B809FCC" w14:textId="521C0EA0" w:rsidR="006F0254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White crystal; ESI-MS m/z: 167.04 [M-H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]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-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(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alc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ulate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d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for C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8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8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4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); 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NMR (500 MHz, CD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OD): 2.65 (3H, s), 6.18 (1H, d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=2.1), 6.13 (1H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,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d, </w:t>
      </w:r>
      <w:r w:rsidRPr="00912800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=2.1). 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-NMR (500 MHz, CD</w:t>
      </w:r>
      <w:r w:rsidRPr="006F0254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D): 175.2, 167.0, 163.7, 145.3, 112.2, 105.6, 101.6, 24.4. Compared with the data given in reference</w:t>
      </w:r>
      <w:r w:rsidR="00CC200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="00CC200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begin"/>
      </w:r>
      <w:r w:rsidR="00CC200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Fang&lt;/Author&gt;&lt;Year&gt;2012&lt;/Year&gt;&lt;RecNum&gt;23&lt;/RecNum&gt;&lt;DisplayText&gt;[1]&lt;/DisplayText&gt;&lt;record&gt;&lt;rec-number&gt;23&lt;/rec-number&gt;&lt;foreign-keys&gt;&lt;key app="EN" db-id="daweafpv9xtwp8ew5tvpep2gz55sxr0v55ee"&gt;23&lt;/key&gt;&lt;/foreign-keys&gt;&lt;ref-type name="Journal Article"&gt;17&lt;/ref-type&gt;&lt;contributors&gt;&lt;authors&gt;&lt;author&gt;Fang, M. J.&lt;/author&gt;&lt;author&gt;Fang, H.&lt;/author&gt;&lt;author&gt;Li, W. J.&lt;/author&gt;&lt;author&gt;Huang, D. M.&lt;/author&gt;&lt;author&gt;Wu, Z.&lt;/author&gt;&lt;author&gt;Zhao, Y. F.&lt;/author&gt;&lt;/authors&gt;&lt;/contributors&gt;&lt;titles&gt;&lt;title&gt;&lt;style face="normal" font="default" size="100%"&gt;A new diphenyl ether from &lt;/style&gt;&lt;style face="italic" font="default" size="100%"&gt;Phoma sp.&lt;/style&gt;&lt;style face="normal" font="default" size="100%"&gt; strain, SHZK-2&lt;/style&gt;&lt;/title&gt;&lt;secondary-title&gt;Nat Prod Res&lt;/secondary-title&gt;&lt;/titles&gt;&lt;periodical&gt;&lt;full-title&gt;Nat Prod Res&lt;/full-title&gt;&lt;/periodical&gt;&lt;pages&gt;1224-1228&lt;/pages&gt;&lt;volume&gt;26&lt;/volume&gt;&lt;dates&gt;&lt;year&gt;2012&lt;/year&gt;&lt;/dates&gt;&lt;urls&gt;&lt;/urls&gt;&lt;/record&gt;&lt;/Cite&gt;&lt;/EndNote&gt;</w:instrText>
      </w:r>
      <w:r w:rsidR="00CC200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separate"/>
      </w:r>
      <w:r w:rsidR="00CC2005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t>[</w:t>
      </w:r>
      <w:hyperlink w:anchor="_ENREF_1" w:tooltip="Fang, 2012 #23" w:history="1">
        <w:r w:rsidR="00FE6E0A">
          <w:rPr>
            <w:rFonts w:ascii="Times New Roman" w:eastAsia="宋体" w:hAnsi="Times New Roman" w:cs="Times New Roman"/>
            <w:noProof/>
            <w:color w:val="000000"/>
            <w:kern w:val="0"/>
            <w:sz w:val="24"/>
            <w:szCs w:val="24"/>
          </w:rPr>
          <w:t>1</w:t>
        </w:r>
      </w:hyperlink>
      <w:r w:rsidR="00CC2005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t>]</w:t>
      </w:r>
      <w:r w:rsidR="00CC200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end"/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 compound </w:t>
      </w:r>
      <w:r w:rsidRPr="006F0254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N1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was identified as </w:t>
      </w:r>
      <w:proofErr w:type="spellStart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rsellinic</w:t>
      </w:r>
      <w:proofErr w:type="spellEnd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acid.</w:t>
      </w:r>
    </w:p>
    <w:p w14:paraId="707F4BA5" w14:textId="77777777" w:rsidR="006F0254" w:rsidRPr="00AC11FA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</w:p>
    <w:p w14:paraId="5E85E06A" w14:textId="77777777" w:rsidR="006F0254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proofErr w:type="spellStart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Sydonic</w:t>
      </w:r>
      <w:proofErr w:type="spellEnd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acid (</w:t>
      </w: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N</w:t>
      </w:r>
      <w:r w:rsidRPr="00AC11FA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2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)</w:t>
      </w:r>
    </w:p>
    <w:p w14:paraId="50FF3CDD" w14:textId="3C0D9516" w:rsidR="006F0254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olorless needles; ESI-MS m/z: 265.14 [M-H]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-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(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alc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ulate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d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for C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15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22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4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);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 xml:space="preserve"> 1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H-NMR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lastRenderedPageBreak/>
        <w:t>(500 MHz, CD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D): 0.80 (3H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s), 0.82 (3H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,</w:t>
      </w:r>
      <w:r w:rsidRPr="00CE36A6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s), 1.13 (2H, m), 1.29 (1H, m), 1.34 (1H, m), 1.47 (1H, m), 1.59 (3H, s), 1.77 (1H, </w:t>
      </w:r>
      <w:proofErr w:type="spellStart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ddd</w:t>
      </w:r>
      <w:proofErr w:type="spellEnd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=11.6, 13.7), 1.94 (1H, </w:t>
      </w:r>
      <w:proofErr w:type="spellStart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ddd</w:t>
      </w:r>
      <w:proofErr w:type="spellEnd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=12.2, 13.7), 7.25 (1H, d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,7.9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), 7.37 (1H, d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, 7.6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), 7.44 (1H, dd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=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1.6,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7.9). 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-NMR (500 MHz, CD</w:t>
      </w:r>
      <w:r w:rsidRPr="006F0254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D): 22.83, 22.89, 22.96, 28.86, 28.95, 40.42, 43.68, 78.0, 118.67, 121.52, 127.74, 131.64, 137.91, 156.96, 169.88. Compared with the data given in reference</w: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begin"/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Shinji&lt;/Author&gt;&lt;Year&gt;2009&lt;/Year&gt;&lt;RecNum&gt;25&lt;/RecNum&gt;&lt;DisplayText&gt;[2]&lt;/DisplayText&gt;&lt;record&gt;&lt;rec-number&gt;25&lt;/rec-number&gt;&lt;foreign-keys&gt;&lt;key app="EN" db-id="daweafpv9xtwp8ew5tvpep2gz55sxr0v55ee"&gt;25&lt;/key&gt;&lt;/foreign-keys&gt;&lt;ref-type name="Journal Article"&gt;17&lt;/ref-type&gt;&lt;contributors&gt;&lt;authors&gt;&lt;author&gt;Shinji,KUDO&lt;/author&gt;&lt;author&gt;Takanori,MURAKAMI&lt;/author&gt;&lt;author&gt;Junsuke,MIYANISHI&lt;/author&gt;&lt;author&gt;Kazuaki,TANAKA&lt;/author&gt;&lt;author&gt;Noboru,TAKADA&lt;/author&gt;&lt;/authors&gt;&lt;/contributors&gt;&lt;titles&gt;&lt;title&gt;&lt;style face="normal" font="default" size="100%"&gt;Isolation and absolute stereochemistry of optically active sydonic acid from &lt;/style&gt;&lt;style face="italic" font="default" size="100%"&gt;Glonium sp.&lt;/style&gt;&lt;style face="normal" font="default" size="100%"&gt; (Hysteriales, Ascomycota)&lt;/style&gt;&lt;/title&gt;&lt;secondary-title&gt;Biosci Biotech Bioch&lt;/secondary-title&gt;&lt;/titles&gt;&lt;periodical&gt;&lt;full-title&gt;Biosci Biotech Bioch&lt;/full-title&gt;&lt;/periodical&gt;&lt;pages&gt;203-204&lt;/pages&gt;&lt;volume&gt;73&lt;/volume&gt;&lt;dates&gt;&lt;year&gt;2009&lt;/year&gt;&lt;/dates&gt;&lt;urls&gt;&lt;/urls&gt;&lt;/record&gt;&lt;/Cite&gt;&lt;/EndNote&gt;</w:instrTex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separate"/>
      </w:r>
      <w:r w:rsidR="00FE6E0A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t>[</w:t>
      </w:r>
      <w:hyperlink w:anchor="_ENREF_2" w:tooltip="Shinji, 2009 #25" w:history="1">
        <w:r w:rsidR="00FE6E0A">
          <w:rPr>
            <w:rFonts w:ascii="Times New Roman" w:eastAsia="宋体" w:hAnsi="Times New Roman" w:cs="Times New Roman"/>
            <w:noProof/>
            <w:color w:val="000000"/>
            <w:kern w:val="0"/>
            <w:sz w:val="24"/>
            <w:szCs w:val="24"/>
          </w:rPr>
          <w:t>2</w:t>
        </w:r>
      </w:hyperlink>
      <w:r w:rsidR="00FE6E0A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t>]</w: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end"/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 compound </w:t>
      </w:r>
      <w:r w:rsidRPr="006F0254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N2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was identified as </w:t>
      </w:r>
      <w:proofErr w:type="spellStart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Sydonic</w:t>
      </w:r>
      <w:proofErr w:type="spellEnd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acid.</w:t>
      </w:r>
    </w:p>
    <w:p w14:paraId="6ACEDBE0" w14:textId="5FE13A91" w:rsidR="006F0254" w:rsidRPr="00AC11FA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color w:val="000000"/>
          <w:kern w:val="0"/>
          <w:sz w:val="24"/>
          <w:szCs w:val="24"/>
        </w:rPr>
        <w:t xml:space="preserve"> </w:t>
      </w:r>
    </w:p>
    <w:p w14:paraId="1CD6084E" w14:textId="40821D60" w:rsidR="006F0254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2F4CAD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(7S)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2F4CAD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2F4CAD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(−)-10-Hydroxysydonic Acid (</w:t>
      </w:r>
      <w:r w:rsidRPr="002F4CAD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N3</w:t>
      </w:r>
      <w:r w:rsidRPr="002F4CAD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)</w:t>
      </w:r>
    </w:p>
    <w:p w14:paraId="5A09496A" w14:textId="73BDC643" w:rsidR="006F0254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White amorphous powder; ESI-MS m/z: 281.14 [M-H]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-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(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alc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ulate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d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for C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15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22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5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); 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NMR (500 MHz, CD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D): 0.84 (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1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, d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=6.7), 0.86 (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1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, d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=6.7), 1.28 (1H, m), 1.52 (1H, m), 1.56 (1H, m), 1.62 (3H, m), 1.81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proofErr w:type="spellStart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ddd</w:t>
      </w:r>
      <w:proofErr w:type="spellEnd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=13.2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13.1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4.0), 2.23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(1H, dt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=4.1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13.1), 3.2 (1H, m), 7.28 (1H, d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=7.4), 7.37 (1H, d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=7.4), 7.44 (1H, s). 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-NMR (500 MHz, CD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D): 17.92, 19.36, 29.1, 29.58, 34.65, 39.96, 77.83, 77.84, 118.67, 121.56, 127.84, 131.72, 137.69, 156.93, 169.92. Compared with the data given in reference</w: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begin"/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Li&lt;/Author&gt;&lt;Year&gt;2015&lt;/Year&gt;&lt;RecNum&gt;26&lt;/RecNum&gt;&lt;DisplayText&gt;[3]&lt;/DisplayText&gt;&lt;record&gt;&lt;rec-number&gt;26&lt;/rec-number&gt;&lt;foreign-keys&gt;&lt;key app="EN" db-id="daweafpv9xtwp8ew5tvpep2gz55sxr0v55ee"&gt;26&lt;/key&gt;&lt;/foreign-keys&gt;&lt;ref-type name="Journal Article"&gt;17&lt;/ref-type&gt;&lt;contributors&gt;&lt;authors&gt;&lt;author&gt;Li, Xiao Dong&lt;/author&gt;&lt;author&gt;Li, Xiao Ming&lt;/author&gt;&lt;author&gt;Xu, Gang Ming&lt;/author&gt;&lt;author&gt;Zhang, Peng&lt;/author&gt;&lt;author&gt;Wang, Bin Gui&lt;/author&gt;&lt;/authors&gt;&lt;/contributors&gt;&lt;titles&gt;&lt;title&gt;&lt;style face="normal" font="default" size="100%"&gt;Antimicrobial Phenolic Bisabolanes and Related Derivatives from &lt;/style&gt;&lt;style face="italic" font="default" size="100%"&gt;Penicillium aculeatum&lt;/style&gt;&lt;style face="normal" font="default" size="100%"&gt; SD-321, a Deep Sea Sediment-Derived Fungus&lt;/style&gt;&lt;/title&gt;&lt;secondary-title&gt;J Nat Prod&lt;/secondary-title&gt;&lt;/titles&gt;&lt;periodical&gt;&lt;full-title&gt;J NAT PROD&lt;/full-title&gt;&lt;/periodical&gt;&lt;pages&gt;844-9&lt;/pages&gt;&lt;volume&gt;78&lt;/volume&gt;&lt;dates&gt;&lt;year&gt;2015&lt;/year&gt;&lt;/dates&gt;&lt;urls&gt;&lt;/urls&gt;&lt;/record&gt;&lt;/Cite&gt;&lt;/EndNote&gt;</w:instrTex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separate"/>
      </w:r>
      <w:r w:rsidR="00FE6E0A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t>[</w:t>
      </w:r>
      <w:hyperlink w:anchor="_ENREF_3" w:tooltip="Li, 2015 #26" w:history="1">
        <w:r w:rsidR="00FE6E0A">
          <w:rPr>
            <w:rFonts w:ascii="Times New Roman" w:eastAsia="宋体" w:hAnsi="Times New Roman" w:cs="Times New Roman"/>
            <w:noProof/>
            <w:color w:val="000000"/>
            <w:kern w:val="0"/>
            <w:sz w:val="24"/>
            <w:szCs w:val="24"/>
          </w:rPr>
          <w:t>3</w:t>
        </w:r>
      </w:hyperlink>
      <w:r w:rsidR="00FE6E0A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t>]</w: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end"/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 </w:t>
      </w:r>
      <w:bookmarkStart w:id="6" w:name="_Hlk56520815"/>
      <w:r w:rsidRPr="002F4CAD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compound </w:t>
      </w:r>
      <w:r w:rsidRPr="006F0254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N3</w:t>
      </w:r>
      <w:r w:rsidRPr="002F4CAD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was identified as (7S)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2F4CAD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2F4CAD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(</w:t>
      </w:r>
      <w:r w:rsidR="00FA2327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Pr="002F4CAD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)-10-Hydroxysydonic Acid. </w:t>
      </w:r>
    </w:p>
    <w:p w14:paraId="31524060" w14:textId="77777777" w:rsidR="006F0254" w:rsidRPr="00AC11FA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</w:p>
    <w:bookmarkEnd w:id="6"/>
    <w:p w14:paraId="3B7C66B0" w14:textId="77777777" w:rsidR="006F0254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(R)-(-)-</w:t>
      </w:r>
      <w:proofErr w:type="spellStart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ydroxysydonic</w:t>
      </w:r>
      <w:proofErr w:type="spellEnd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acid (</w:t>
      </w: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N</w:t>
      </w:r>
      <w:r w:rsidRPr="00AC11FA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4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)</w:t>
      </w:r>
    </w:p>
    <w:p w14:paraId="2E7C302D" w14:textId="20CD8B46" w:rsidR="006F0254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olorless oil; ESI-MS m/z: 281.14 [M-H]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 xml:space="preserve">-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(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alc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ulate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d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for C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15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22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5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); 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NMR (500 MHz, CD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D): 1.10 (3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s), 1.11 (3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s), 1.27 (1H, t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=7.5, 7.0)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1.37 (1H, m), 1.39 (2H, m), 1.61 (3H, s), 1.97 (2H, m), 7.29 (1H, d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=8.5), 7.37 (1H, d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=2.0), 7.45 (1H, dd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=8.5, 2.0). 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-NMR (500 MHz, CD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D): 170, 156.88, 137.89, 131.8, 127.76, 121.55, 118.65, 77.9, 71.44, 45.03, 43.99, 29.17, 29.07, 28.85, 19.99. Compared with the data given in reference</w: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begin"/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Wang&lt;/Author&gt;&lt;Year&gt;2016&lt;/Year&gt;&lt;RecNum&gt;27&lt;/RecNum&gt;&lt;DisplayText&gt;[4]&lt;/DisplayText&gt;&lt;record&gt;&lt;rec-number&gt;27&lt;/rec-number&gt;&lt;foreign-keys&gt;&lt;key app="EN" db-id="daweafpv9xtwp8ew5tvpep2gz55sxr0v55ee"&gt;27&lt;/key&gt;&lt;/foreign-keys&gt;&lt;ref-type name="Journal Article"&gt;17&lt;/ref-type&gt;&lt;contributors&gt;&lt;authors&gt;&lt;author&gt;Wang, Chao Yi&lt;/author&gt;&lt;author&gt;Liu, Yun Feng&lt;/author&gt;&lt;author&gt;Cao, Fei&lt;/author&gt;&lt;author&gt;Wang, Chang Yun&lt;/author&gt;&lt;/authors&gt;&lt;/contributors&gt;&lt;titles&gt;&lt;title&gt;&lt;style face="normal" font="default" size="100%"&gt;Bisabolane-Type Sesquiterpenoids from a Gorgonian-Derived &lt;/style&gt;&lt;style face="italic" font="default" size="100%"&gt;Aspergillus sp.&lt;/style&gt;&lt;style face="normal" font="default" size="100%"&gt; Fungus Induced by DNA Methyltransferase Inhibitor&lt;/style&gt;&lt;/title&gt;&lt;secondary-title&gt;Chem Nat Compd+&lt;/secondary-title&gt;&lt;/titles&gt;&lt;periodical&gt;&lt;full-title&gt;Chem Nat Compd+&lt;/full-title&gt;&lt;/periodical&gt;&lt;pages&gt;1129-1132&lt;/pages&gt;&lt;volume&gt;52&lt;/volume&gt;&lt;dates&gt;&lt;year&gt;2016&lt;/year&gt;&lt;/dates&gt;&lt;urls&gt;&lt;/urls&gt;&lt;/record&gt;&lt;/Cite&gt;&lt;/EndNote&gt;</w:instrTex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separate"/>
      </w:r>
      <w:r w:rsidR="00FE6E0A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t>[</w:t>
      </w:r>
      <w:hyperlink w:anchor="_ENREF_4" w:tooltip="Wang, 2016 #27" w:history="1">
        <w:r w:rsidR="00FE6E0A">
          <w:rPr>
            <w:rFonts w:ascii="Times New Roman" w:eastAsia="宋体" w:hAnsi="Times New Roman" w:cs="Times New Roman"/>
            <w:noProof/>
            <w:color w:val="000000"/>
            <w:kern w:val="0"/>
            <w:sz w:val="24"/>
            <w:szCs w:val="24"/>
          </w:rPr>
          <w:t>4</w:t>
        </w:r>
      </w:hyperlink>
      <w:r w:rsidR="00FE6E0A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t>]</w: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end"/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 compound </w:t>
      </w:r>
      <w:r w:rsidRPr="006F0254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N4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was identified as (R)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(-)-</w:t>
      </w:r>
      <w:proofErr w:type="spellStart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ydroxysydonic</w:t>
      </w:r>
      <w:proofErr w:type="spellEnd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acid.</w:t>
      </w:r>
    </w:p>
    <w:p w14:paraId="6D50F7B3" w14:textId="77777777" w:rsidR="006F0254" w:rsidRPr="00AC11FA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</w:p>
    <w:p w14:paraId="563B878F" w14:textId="77777777" w:rsidR="006F0254" w:rsidRDefault="006F0254" w:rsidP="006F0254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proofErr w:type="spellStart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acrolactin</w:t>
      </w:r>
      <w:proofErr w:type="spellEnd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A (</w:t>
      </w: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N1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)</w:t>
      </w:r>
    </w:p>
    <w:p w14:paraId="44CC6AC4" w14:textId="3AF9FF65" w:rsidR="006F0254" w:rsidRDefault="006F0254" w:rsidP="006F0254">
      <w:pPr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</w:pP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White powder; ESI-MS (m/z): 425.23 (M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+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Na)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+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 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NMR (500 MHz, CD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OD): 7.25 (1H, dd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= 11.4, 14.6), 6.64 (1H, m), 6.25 (1H, dd, m), 6.19 (1H, m), 6.04 (1H, m), 5.92 (1H, dd,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 xml:space="preserve"> J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= 10.9, 11.2 Hz), 5.77 (1H, m), 5.65 (2H, m), 5.59 (1H, d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 xml:space="preserve">J 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= 11.0 Hz), 5.52 (1H, dd,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 xml:space="preserve"> 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= 4.5, 14.6 Hz), 5.43 (1H, m), 5.02 (1H, m), 4.32 (1H, m), 4.24 (1H, m), 3.86 (1H, m), 2.70 (1H, m), 2.45 (1H, m), 2.35 (1H, m), 2.25 (1H, m), 1.70 (1H, m), 1.64 (2H, m), 1.55 (1H, m), 1.37 (1H, m), 1.26 (2H, m), 1.15 (1H, m), 0.96 (3H, d, </w:t>
      </w:r>
      <w:r w:rsidRPr="006F0254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= 6.3 Hz). 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 NMR (CD</w:t>
      </w:r>
      <w:r w:rsidRPr="003C05C2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OD, 500 MHz): 167.98, 144.91, 142.12, 137.54, 135.20, 135.10, 131.68, 131.37, 131.21, 130.24, 128.39, 125.95, 118.01, 72.30, 72.21, 69.84, 69.26, 43.90, 42.82, 36.49, 36.01, 32.96, 25.65, 20.13. Compared with the data given in reference </w: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begin"/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He&lt;/Author&gt;&lt;Year&gt;2013&lt;/Year&gt;&lt;RecNum&gt;29&lt;/RecNum&gt;&lt;DisplayText&gt;[5]&lt;/DisplayText&gt;&lt;record&gt;&lt;rec-number&gt;29&lt;/rec-number&gt;&lt;foreign-keys&gt;&lt;key app="EN" db-id="daweafpv9xtwp8ew5tvpep2gz55sxr0v55ee"&gt;29&lt;/key&gt;&lt;/foreign-keys&gt;&lt;ref-type name="Journal Article"&gt;17&lt;/ref-type&gt;&lt;contributors&gt;&lt;authors&gt;&lt;author&gt;He, Shan&lt;/author&gt;&lt;author&gt;Wang, Hongqiang&lt;/author&gt;&lt;author&gt;Yan, Xiaojun&lt;/author&gt;&lt;author&gt;Zhu, Peng&lt;/author&gt;&lt;author&gt;Chen, Juanjuan&lt;/author&gt;&lt;author&gt;Yang, Rui&lt;/author&gt;&lt;/authors&gt;&lt;/contributors&gt;&lt;titles&gt;&lt;title&gt;&lt;style face="normal" font="default" size="100%"&gt;Preparative isolation and purification of macrolactin antibiotics from marine bacterium &lt;/style&gt;&lt;style face="italic" font="default" size="100%"&gt;Bacillus amyloliquefaciens&lt;/style&gt;&lt;style face="normal" font="default" size="100%"&gt; using high-speed counter-current chromatography in stepwise elution mode&lt;/style&gt;&lt;/title&gt;&lt;secondary-title&gt;J Chromatogr A&lt;/secondary-title&gt;&lt;/titles&gt;&lt;periodical&gt;&lt;full-title&gt;J Chromatogr A&lt;/full-title&gt;&lt;/periodical&gt;&lt;pages&gt;15-19&lt;/pages&gt;&lt;volume&gt;1272&lt;/volume&gt;&lt;dates&gt;&lt;year&gt;2013&lt;/year&gt;&lt;/dates&gt;&lt;urls&gt;&lt;/urls&gt;&lt;/record&gt;&lt;/Cite&gt;&lt;/EndNote&gt;</w:instrTex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separate"/>
      </w:r>
      <w:r w:rsidR="00FE6E0A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t>[</w:t>
      </w:r>
      <w:hyperlink w:anchor="_ENREF_5" w:tooltip="He, 2013 #29" w:history="1">
        <w:r w:rsidR="00FE6E0A">
          <w:rPr>
            <w:rFonts w:ascii="Times New Roman" w:eastAsia="宋体" w:hAnsi="Times New Roman" w:cs="Times New Roman"/>
            <w:noProof/>
            <w:color w:val="000000"/>
            <w:kern w:val="0"/>
            <w:sz w:val="24"/>
            <w:szCs w:val="24"/>
          </w:rPr>
          <w:t>5</w:t>
        </w:r>
      </w:hyperlink>
      <w:r w:rsidR="00FE6E0A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t>]</w:t>
      </w:r>
      <w:r w:rsidR="00FE6E0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fldChar w:fldCharType="end"/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 compound </w:t>
      </w:r>
      <w:r w:rsidRPr="003C05C2">
        <w:rPr>
          <w:rFonts w:ascii="Times New Roman" w:eastAsia="宋体" w:hAnsi="Times New Roman" w:cs="Times New Roman" w:hint="eastAsia"/>
          <w:b/>
          <w:bCs/>
          <w:color w:val="000000"/>
          <w:kern w:val="0"/>
          <w:sz w:val="24"/>
          <w:szCs w:val="24"/>
        </w:rPr>
        <w:t>N</w:t>
      </w:r>
      <w:r w:rsidRPr="003C05C2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13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was identified as </w:t>
      </w:r>
      <w:proofErr w:type="spellStart"/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</w:t>
      </w:r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acrolactin</w:t>
      </w:r>
      <w:proofErr w:type="spellEnd"/>
      <w:r w:rsidRPr="00AC11F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A.</w:t>
      </w:r>
      <w:r w:rsidRPr="005F37C2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t xml:space="preserve"> </w:t>
      </w:r>
    </w:p>
    <w:p w14:paraId="0EA4847B" w14:textId="77777777" w:rsidR="00F045C8" w:rsidRDefault="00F045C8" w:rsidP="006F0254">
      <w:pPr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</w:pPr>
    </w:p>
    <w:p w14:paraId="64038794" w14:textId="77777777" w:rsidR="00F045C8" w:rsidRDefault="00F045C8" w:rsidP="00F045C8">
      <w:pP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proofErr w:type="spellStart"/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acrolactin</w:t>
      </w:r>
      <w:proofErr w:type="spellEnd"/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U’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(</w:t>
      </w:r>
      <w:r w:rsidRPr="002F4CAD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N20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) </w:t>
      </w:r>
    </w:p>
    <w:p w14:paraId="76751899" w14:textId="3E9F8097" w:rsidR="00F045C8" w:rsidRDefault="00F045C8" w:rsidP="00F045C8">
      <w:pPr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P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ale-yellow cream solid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;</w:t>
      </w:r>
      <w:r w:rsidRPr="00955D8F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RESIMS at m/z 503.3134 [</w:t>
      </w:r>
      <w:proofErr w:type="spellStart"/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+Na</w:t>
      </w:r>
      <w:proofErr w:type="spellEnd"/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]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+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(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alc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ulate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d for C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31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44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O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bscript"/>
        </w:rPr>
        <w:t>4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)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;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 NMR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（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DMSO-</w:t>
      </w:r>
      <w:r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500 MHz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）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: 1.10 (3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d, </w:t>
      </w:r>
      <w:r w:rsidRPr="00B3055A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=7.0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9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1.39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14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1.41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2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1.47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2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1.59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14)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1.68 (3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s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31); 1.71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(3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s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30), 1.91 (3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s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8), 2.01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3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2.10 (2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13), 2.13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3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2.23 (2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0), 2.31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4), 2.56 (2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6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3.41 (2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1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4.25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5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4.45 (2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t, </w:t>
      </w:r>
      <w:r w:rsidRPr="00737AAC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J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=7.0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15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4.95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7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5.06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lastRenderedPageBreak/>
        <w:t>H-27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5.39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19)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5.49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7)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5.73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s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5.73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12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5.84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5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6.01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10)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6.05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17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6.05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9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6.25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18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6.49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11),</w:t>
      </w:r>
      <w:r w:rsidRPr="008A5DEB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6.54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26), 6.58 (1H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m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H-8)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; </w:t>
      </w:r>
      <w:r w:rsidRPr="004C0CB8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13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C NMR (DMSO-</w:t>
      </w:r>
      <w:r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,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125MHz): 162.76 (C-1), 161.96 (C-3), 140.94 (C-16), 139.66 (C-24), 136.69 (C-12), 133.41 (C-26), 130.46 (C-10), 127.02 (C-19), 126.2 (C-8), 125.69 (C-11), 125.08 (C-25), 124.43 (C-18), 121.78 (C-9), 120.85 (C-17), 115.03 (C-2), 115.03 (C-27), 81.4 (C-5), 69.51 (C-21), 67.08 (C-15), 35.66 (C-4), 35.45 (C-23), 35.05 (C-20), 34.71 (C-14), 34.71 (C-22), 30.8 (C-6), 28.81 (C-13), 21.02 (C-28), 18.24 (C-30), 16.51 (C-31), 15.89 (C-29</w:t>
      </w:r>
      <w:r w:rsidRPr="00B3055A">
        <w:rPr>
          <w:rFonts w:ascii="Times New Roman" w:eastAsia="宋体" w:hAnsi="Times New Roman" w:cs="Times New Roman"/>
          <w:kern w:val="0"/>
          <w:sz w:val="24"/>
          <w:szCs w:val="24"/>
        </w:rPr>
        <w:t>).</w:t>
      </w:r>
    </w:p>
    <w:p w14:paraId="1B030DD7" w14:textId="0BFFD660" w:rsidR="00344D19" w:rsidRDefault="00344D19" w:rsidP="00344D19">
      <w:pP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 w:rsidRPr="005D3A55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 xml:space="preserve">The original NMR, MS </w:t>
      </w:r>
      <w:r w:rsidRPr="00344D19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spectrum</w:t>
      </w:r>
      <w:r w:rsidRPr="005D3A55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 xml:space="preserve"> of compound </w:t>
      </w:r>
      <w:r>
        <w:rPr>
          <w:rFonts w:ascii="Times New Roman" w:eastAsia="宋体" w:hAnsi="Times New Roman" w:cs="Times New Roman" w:hint="eastAsia"/>
          <w:b/>
          <w:bCs/>
          <w:color w:val="000000"/>
          <w:kern w:val="0"/>
          <w:sz w:val="24"/>
          <w:szCs w:val="24"/>
        </w:rPr>
        <w:t>N</w:t>
      </w: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7</w:t>
      </w:r>
    </w:p>
    <w:p w14:paraId="5F36AB9F" w14:textId="77777777" w:rsidR="00344D19" w:rsidRDefault="00344D19" w:rsidP="00344D19">
      <w:pPr>
        <w:jc w:val="center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 w:rsidRPr="005D3A55">
        <w:rPr>
          <w:rFonts w:ascii="Times New Roman" w:eastAsia="宋体" w:hAnsi="Times New Roman" w:cs="Times New Roman" w:hint="eastAsia"/>
          <w:b/>
          <w:bCs/>
          <w:noProof/>
          <w:color w:val="000000"/>
          <w:kern w:val="0"/>
          <w:sz w:val="24"/>
          <w:szCs w:val="24"/>
        </w:rPr>
        <w:drawing>
          <wp:inline distT="0" distB="0" distL="0" distR="0" wp14:anchorId="058B13E6" wp14:editId="43871F85">
            <wp:extent cx="4423890" cy="2597150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2940" b="33347"/>
                    <a:stretch/>
                  </pic:blipFill>
                  <pic:spPr bwMode="auto">
                    <a:xfrm>
                      <a:off x="0" y="0"/>
                      <a:ext cx="4434434" cy="2603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62EDA5" w14:textId="73A41EE2" w:rsidR="00344D19" w:rsidRPr="00222913" w:rsidRDefault="00344D19" w:rsidP="00344D19">
      <w:pPr>
        <w:spacing w:line="360" w:lineRule="auto"/>
        <w:jc w:val="center"/>
        <w:rPr>
          <w:rFonts w:ascii="Times New Roman" w:hAnsi="Times New Roman" w:cs="Times New Roman"/>
        </w:rPr>
      </w:pPr>
      <w:r w:rsidRPr="005D3A55">
        <w:rPr>
          <w:rFonts w:ascii="Times New Roman" w:hAnsi="Times New Roman" w:cs="Times New Roman"/>
          <w:bCs/>
        </w:rPr>
        <w:t>Fig</w:t>
      </w:r>
      <w:r>
        <w:rPr>
          <w:rFonts w:ascii="Times New Roman" w:hAnsi="Times New Roman" w:cs="Times New Roman"/>
          <w:bCs/>
        </w:rPr>
        <w:t>.</w:t>
      </w:r>
      <w:r w:rsidRPr="005D3A55">
        <w:rPr>
          <w:rFonts w:ascii="Times New Roman" w:hAnsi="Times New Roman" w:cs="Times New Roman"/>
          <w:bCs/>
        </w:rPr>
        <w:t xml:space="preserve"> S</w:t>
      </w:r>
      <w:r w:rsidR="00E92150">
        <w:rPr>
          <w:rFonts w:ascii="Times New Roman" w:hAnsi="Times New Roman" w:cs="Times New Roman"/>
          <w:bCs/>
        </w:rPr>
        <w:t>4</w:t>
      </w:r>
      <w:r w:rsidRPr="005D3A55">
        <w:rPr>
          <w:rFonts w:ascii="Times New Roman" w:hAnsi="Times New Roman" w:cs="Times New Roman"/>
          <w:bCs/>
          <w:color w:val="000000"/>
        </w:rPr>
        <w:t xml:space="preserve"> Positive </w:t>
      </w:r>
      <w:r w:rsidR="002F4C8F" w:rsidRPr="005D3A55">
        <w:rPr>
          <w:rFonts w:ascii="Times New Roman" w:hAnsi="Times New Roman" w:cs="Times New Roman"/>
          <w:bCs/>
          <w:color w:val="000000"/>
        </w:rPr>
        <w:t>ESI</w:t>
      </w:r>
      <w:r w:rsidR="002F4C8F">
        <w:rPr>
          <w:rFonts w:ascii="Times New Roman" w:hAnsi="Times New Roman" w:cs="Times New Roman" w:hint="eastAsia"/>
          <w:bCs/>
          <w:color w:val="000000"/>
        </w:rPr>
        <w:t>-</w:t>
      </w:r>
      <w:r w:rsidRPr="005D3A55">
        <w:rPr>
          <w:rFonts w:ascii="Times New Roman" w:hAnsi="Times New Roman" w:cs="Times New Roman"/>
          <w:bCs/>
          <w:color w:val="000000"/>
        </w:rPr>
        <w:t>HRMS</w:t>
      </w:r>
      <w:bookmarkStart w:id="7" w:name="_Hlk57644171"/>
      <w:r w:rsidRPr="005D3A55">
        <w:rPr>
          <w:rFonts w:ascii="Times New Roman" w:hAnsi="Times New Roman" w:cs="Times New Roman"/>
          <w:bCs/>
          <w:color w:val="000000"/>
        </w:rPr>
        <w:t xml:space="preserve"> spectrum</w:t>
      </w:r>
      <w:bookmarkEnd w:id="7"/>
      <w:r w:rsidRPr="005D3A55">
        <w:rPr>
          <w:rFonts w:ascii="Times New Roman" w:hAnsi="Times New Roman" w:cs="Times New Roman"/>
          <w:bCs/>
          <w:color w:val="000000"/>
        </w:rPr>
        <w:t xml:space="preserve"> of</w:t>
      </w:r>
      <w:r w:rsidRPr="00222913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 w:hint="eastAsia"/>
          <w:b/>
          <w:color w:val="000000"/>
        </w:rPr>
        <w:t>N</w:t>
      </w:r>
      <w:r>
        <w:rPr>
          <w:rFonts w:ascii="Times New Roman" w:hAnsi="Times New Roman" w:cs="Times New Roman"/>
          <w:b/>
          <w:color w:val="000000"/>
        </w:rPr>
        <w:t>7</w:t>
      </w:r>
    </w:p>
    <w:p w14:paraId="2143A896" w14:textId="77777777" w:rsidR="00344D19" w:rsidRPr="005D3A55" w:rsidRDefault="00344D19" w:rsidP="00344D19">
      <w:pPr>
        <w:jc w:val="center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</w:p>
    <w:p w14:paraId="3BA74D92" w14:textId="77777777" w:rsidR="00344D19" w:rsidRDefault="00344D19" w:rsidP="00344D19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drawing>
          <wp:inline distT="0" distB="0" distL="0" distR="0" wp14:anchorId="31D0F74D" wp14:editId="38AC117A">
            <wp:extent cx="4344315" cy="3034639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07961" cy="30790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57B408" w14:textId="06930F19" w:rsidR="00344D19" w:rsidRDefault="00344D19" w:rsidP="00344D19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5D3A55">
        <w:rPr>
          <w:rFonts w:ascii="Times New Roman" w:hAnsi="Times New Roman" w:cs="Times New Roman"/>
          <w:bCs/>
        </w:rPr>
        <w:t>Fig</w:t>
      </w:r>
      <w:r>
        <w:rPr>
          <w:rFonts w:ascii="Times New Roman" w:hAnsi="Times New Roman" w:cs="Times New Roman"/>
          <w:bCs/>
        </w:rPr>
        <w:t>.</w:t>
      </w:r>
      <w:r w:rsidRPr="005D3A55">
        <w:rPr>
          <w:rFonts w:ascii="Times New Roman" w:hAnsi="Times New Roman" w:cs="Times New Roman"/>
          <w:bCs/>
        </w:rPr>
        <w:t xml:space="preserve"> S</w:t>
      </w:r>
      <w:r w:rsidR="00E92150">
        <w:rPr>
          <w:rFonts w:ascii="Times New Roman" w:hAnsi="Times New Roman" w:cs="Times New Roman"/>
          <w:bCs/>
        </w:rPr>
        <w:t>5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>1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H-</w:t>
      </w:r>
      <w:r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7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6BA25026" w14:textId="77777777" w:rsidR="00344D19" w:rsidRPr="00AE0B1F" w:rsidRDefault="00344D19" w:rsidP="00344D19">
      <w:pPr>
        <w:jc w:val="left"/>
        <w:rPr>
          <w:rFonts w:ascii="Times New Roman" w:eastAsia="等线" w:hAnsi="Times New Roman" w:cs="Times New Roman"/>
          <w:color w:val="000000"/>
          <w:kern w:val="0"/>
          <w:szCs w:val="21"/>
        </w:rPr>
      </w:pPr>
    </w:p>
    <w:p w14:paraId="4CE9B951" w14:textId="77777777" w:rsidR="00344D19" w:rsidRDefault="00344D19" w:rsidP="00344D19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3C273A41" wp14:editId="47F2ADA6">
            <wp:extent cx="4502620" cy="314522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1666" cy="31515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7277A" w14:textId="4E1E4A49" w:rsidR="00344D19" w:rsidRDefault="00344D19" w:rsidP="00344D19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5D3A55">
        <w:rPr>
          <w:rFonts w:ascii="Times New Roman" w:hAnsi="Times New Roman" w:cs="Times New Roman"/>
          <w:bCs/>
        </w:rPr>
        <w:t>Fig</w:t>
      </w:r>
      <w:r>
        <w:rPr>
          <w:rFonts w:ascii="Times New Roman" w:hAnsi="Times New Roman" w:cs="Times New Roman"/>
          <w:bCs/>
        </w:rPr>
        <w:t>.</w:t>
      </w:r>
      <w:r w:rsidRPr="005D3A55">
        <w:rPr>
          <w:rFonts w:ascii="Times New Roman" w:hAnsi="Times New Roman" w:cs="Times New Roman"/>
          <w:bCs/>
        </w:rPr>
        <w:t xml:space="preserve"> S</w:t>
      </w:r>
      <w:r w:rsidR="00E92150">
        <w:rPr>
          <w:rFonts w:ascii="Times New Roman" w:hAnsi="Times New Roman" w:cs="Times New Roman"/>
          <w:bCs/>
        </w:rPr>
        <w:t>6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>1</w:t>
      </w:r>
      <w:r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>3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C-</w:t>
      </w:r>
      <w:r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7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1F323F00" w14:textId="77777777" w:rsidR="00344D19" w:rsidRDefault="00344D19" w:rsidP="00344D19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</w:p>
    <w:p w14:paraId="65A7A802" w14:textId="77777777" w:rsidR="00344D19" w:rsidRDefault="00344D19" w:rsidP="00344D19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drawing>
          <wp:inline distT="0" distB="0" distL="0" distR="0" wp14:anchorId="43FC9192" wp14:editId="4B6966D4">
            <wp:extent cx="5273962" cy="3684028"/>
            <wp:effectExtent l="0" t="0" r="3175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7621" cy="3714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E539BA" w14:textId="618FC954" w:rsidR="00344D19" w:rsidRDefault="00344D19" w:rsidP="00344D19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5D3A55">
        <w:rPr>
          <w:rFonts w:ascii="Times New Roman" w:hAnsi="Times New Roman" w:cs="Times New Roman"/>
          <w:bCs/>
        </w:rPr>
        <w:t>Fig</w:t>
      </w:r>
      <w:r>
        <w:rPr>
          <w:rFonts w:ascii="Times New Roman" w:hAnsi="Times New Roman" w:cs="Times New Roman"/>
          <w:bCs/>
        </w:rPr>
        <w:t>.</w:t>
      </w:r>
      <w:r w:rsidRPr="005D3A55">
        <w:rPr>
          <w:rFonts w:ascii="Times New Roman" w:hAnsi="Times New Roman" w:cs="Times New Roman"/>
          <w:bCs/>
        </w:rPr>
        <w:t xml:space="preserve"> S</w:t>
      </w:r>
      <w:r w:rsidR="00E92150">
        <w:rPr>
          <w:rFonts w:ascii="Times New Roman" w:hAnsi="Times New Roman" w:cs="Times New Roman"/>
          <w:bCs/>
        </w:rPr>
        <w:t>7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COSY</w:t>
      </w:r>
      <w:r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 xml:space="preserve"> </w:t>
      </w:r>
      <w:r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7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53E48F14" w14:textId="77777777" w:rsidR="00344D19" w:rsidRDefault="00344D19" w:rsidP="00344D19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</w:p>
    <w:p w14:paraId="0251CB82" w14:textId="77777777" w:rsidR="00344D19" w:rsidRDefault="00344D19" w:rsidP="00344D19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259AB639" wp14:editId="3B4D6F11">
            <wp:extent cx="5213430" cy="3641743"/>
            <wp:effectExtent l="0" t="0" r="635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8821" cy="3659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F8FA85" w14:textId="730B2CAD" w:rsidR="00344D19" w:rsidRDefault="00344D19" w:rsidP="00344D19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5D3A55">
        <w:rPr>
          <w:rFonts w:ascii="Times New Roman" w:hAnsi="Times New Roman" w:cs="Times New Roman"/>
          <w:bCs/>
        </w:rPr>
        <w:t>Fig</w:t>
      </w:r>
      <w:r>
        <w:rPr>
          <w:rFonts w:ascii="Times New Roman" w:hAnsi="Times New Roman" w:cs="Times New Roman"/>
          <w:bCs/>
        </w:rPr>
        <w:t>.</w:t>
      </w:r>
      <w:r w:rsidRPr="005D3A55">
        <w:rPr>
          <w:rFonts w:ascii="Times New Roman" w:hAnsi="Times New Roman" w:cs="Times New Roman"/>
          <w:bCs/>
        </w:rPr>
        <w:t xml:space="preserve"> S</w:t>
      </w:r>
      <w:r w:rsidR="00E92150">
        <w:rPr>
          <w:rFonts w:ascii="Times New Roman" w:hAnsi="Times New Roman" w:cs="Times New Roman"/>
          <w:bCs/>
        </w:rPr>
        <w:t>8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HMQC</w:t>
      </w:r>
      <w:r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 xml:space="preserve"> </w:t>
      </w:r>
      <w:r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7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68AF6DF3" w14:textId="77777777" w:rsidR="00344D19" w:rsidRDefault="00344D19" w:rsidP="00344D19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drawing>
          <wp:inline distT="0" distB="0" distL="0" distR="0" wp14:anchorId="24AAA828" wp14:editId="4201DD39">
            <wp:extent cx="5258829" cy="3673456"/>
            <wp:effectExtent l="0" t="0" r="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528" cy="37109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19E583" w14:textId="23948CA6" w:rsidR="00344D19" w:rsidRDefault="00344D19" w:rsidP="00344D19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5D3A55">
        <w:rPr>
          <w:rFonts w:ascii="Times New Roman" w:hAnsi="Times New Roman" w:cs="Times New Roman"/>
          <w:bCs/>
        </w:rPr>
        <w:t>Fig</w:t>
      </w:r>
      <w:r>
        <w:rPr>
          <w:rFonts w:ascii="Times New Roman" w:hAnsi="Times New Roman" w:cs="Times New Roman"/>
          <w:bCs/>
        </w:rPr>
        <w:t>.</w:t>
      </w:r>
      <w:r w:rsidRPr="005D3A55">
        <w:rPr>
          <w:rFonts w:ascii="Times New Roman" w:hAnsi="Times New Roman" w:cs="Times New Roman"/>
          <w:bCs/>
        </w:rPr>
        <w:t xml:space="preserve"> S</w:t>
      </w:r>
      <w:r w:rsidR="00E92150">
        <w:rPr>
          <w:rFonts w:ascii="Times New Roman" w:hAnsi="Times New Roman" w:cs="Times New Roman"/>
          <w:bCs/>
        </w:rPr>
        <w:t>9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HMBC</w:t>
      </w:r>
      <w:r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 xml:space="preserve"> </w:t>
      </w:r>
      <w:r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7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55868B16" w14:textId="77777777" w:rsidR="00344D19" w:rsidRDefault="00344D19" w:rsidP="00344D19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5C90B39D" wp14:editId="36477B0F">
            <wp:extent cx="5274310" cy="3684270"/>
            <wp:effectExtent l="0" t="0" r="254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4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92A32F" w14:textId="6AAB4925" w:rsidR="00344D19" w:rsidRDefault="00344D19" w:rsidP="00344D19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5D3A55">
        <w:rPr>
          <w:rFonts w:ascii="Times New Roman" w:hAnsi="Times New Roman" w:cs="Times New Roman"/>
          <w:bCs/>
        </w:rPr>
        <w:t>Fig</w:t>
      </w:r>
      <w:r>
        <w:rPr>
          <w:rFonts w:ascii="Times New Roman" w:hAnsi="Times New Roman" w:cs="Times New Roman"/>
          <w:bCs/>
        </w:rPr>
        <w:t>.</w:t>
      </w:r>
      <w:r w:rsidRPr="005D3A55">
        <w:rPr>
          <w:rFonts w:ascii="Times New Roman" w:hAnsi="Times New Roman" w:cs="Times New Roman"/>
          <w:bCs/>
        </w:rPr>
        <w:t xml:space="preserve"> S</w:t>
      </w:r>
      <w:r w:rsidR="00E92150">
        <w:rPr>
          <w:rFonts w:ascii="Times New Roman" w:hAnsi="Times New Roman" w:cs="Times New Roman"/>
          <w:bCs/>
        </w:rPr>
        <w:t>10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NOE </w:t>
      </w:r>
      <w:r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7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66D889DD" w14:textId="77777777" w:rsidR="006F0254" w:rsidRPr="004821CA" w:rsidRDefault="006F0254" w:rsidP="002516DA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</w:p>
    <w:p w14:paraId="35836C18" w14:textId="67C29958" w:rsidR="001A467D" w:rsidRPr="001A467D" w:rsidRDefault="001A467D" w:rsidP="001A467D">
      <w:pPr>
        <w:widowControl/>
        <w:spacing w:line="360" w:lineRule="auto"/>
        <w:jc w:val="left"/>
        <w:rPr>
          <w:rFonts w:ascii="Times New Roman" w:hAnsi="Times New Roman" w:cs="Times New Roman"/>
          <w:b/>
          <w:kern w:val="0"/>
          <w:sz w:val="24"/>
          <w:szCs w:val="24"/>
        </w:rPr>
      </w:pPr>
      <w:r w:rsidRPr="001A467D">
        <w:rPr>
          <w:rFonts w:ascii="Times New Roman" w:hAnsi="Times New Roman" w:cs="Times New Roman"/>
          <w:b/>
          <w:kern w:val="0"/>
          <w:sz w:val="24"/>
          <w:szCs w:val="24"/>
        </w:rPr>
        <w:t xml:space="preserve">Computational details of </w:t>
      </w:r>
      <w:r w:rsidR="005349FF">
        <w:rPr>
          <w:rFonts w:ascii="Times New Roman" w:hAnsi="Times New Roman" w:cs="Times New Roman"/>
          <w:b/>
          <w:kern w:val="0"/>
          <w:sz w:val="24"/>
          <w:szCs w:val="24"/>
        </w:rPr>
        <w:t>N7</w:t>
      </w:r>
    </w:p>
    <w:p w14:paraId="439A9E0C" w14:textId="4E7055E2" w:rsidR="00602F82" w:rsidRPr="00F92067" w:rsidRDefault="001A467D" w:rsidP="00F92067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1A467D">
        <w:rPr>
          <w:rFonts w:ascii="Times New Roman" w:hAnsi="Times New Roman" w:cs="Times New Roman"/>
          <w:bCs/>
          <w:sz w:val="24"/>
          <w:szCs w:val="24"/>
        </w:rPr>
        <w:t>Stochastic conformational searching was performed by molecular operating environment (MOE). Possible diastereomers [(</w:t>
      </w:r>
      <w:r w:rsidR="007605D9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7605D9">
        <w:rPr>
          <w:rFonts w:ascii="Times New Roman" w:hAnsi="Times New Roman" w:cs="Times New Roman"/>
          <w:bCs/>
          <w:sz w:val="24"/>
          <w:szCs w:val="24"/>
        </w:rPr>
        <w:t>’R,8S</w:t>
      </w:r>
      <w:r w:rsidRPr="001A467D">
        <w:rPr>
          <w:rFonts w:ascii="Times New Roman" w:hAnsi="Times New Roman" w:cs="Times New Roman"/>
          <w:bCs/>
          <w:sz w:val="24"/>
          <w:szCs w:val="24"/>
        </w:rPr>
        <w:t>)-</w:t>
      </w:r>
      <w:r w:rsidR="0057474B">
        <w:rPr>
          <w:rFonts w:ascii="Times New Roman" w:hAnsi="Times New Roman" w:cs="Times New Roman"/>
          <w:b/>
          <w:bCs/>
          <w:sz w:val="24"/>
          <w:szCs w:val="24"/>
        </w:rPr>
        <w:t>N7</w:t>
      </w:r>
      <w:r w:rsidRPr="001A467D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57474B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Pr="001A467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7474B" w:rsidRPr="001A467D">
        <w:rPr>
          <w:rFonts w:ascii="Times New Roman" w:hAnsi="Times New Roman" w:cs="Times New Roman"/>
          <w:bCs/>
          <w:sz w:val="24"/>
          <w:szCs w:val="24"/>
        </w:rPr>
        <w:t>(</w:t>
      </w:r>
      <w:r w:rsidR="0057474B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57474B">
        <w:rPr>
          <w:rFonts w:ascii="Times New Roman" w:hAnsi="Times New Roman" w:cs="Times New Roman"/>
          <w:bCs/>
          <w:sz w:val="24"/>
          <w:szCs w:val="24"/>
        </w:rPr>
        <w:t>’R,8</w:t>
      </w:r>
      <w:r w:rsidR="00F92067">
        <w:rPr>
          <w:rFonts w:ascii="Times New Roman" w:hAnsi="Times New Roman" w:cs="Times New Roman"/>
          <w:bCs/>
          <w:sz w:val="24"/>
          <w:szCs w:val="24"/>
        </w:rPr>
        <w:t>R</w:t>
      </w:r>
      <w:r w:rsidR="0057474B" w:rsidRPr="001A467D">
        <w:rPr>
          <w:rFonts w:ascii="Times New Roman" w:hAnsi="Times New Roman" w:cs="Times New Roman"/>
          <w:bCs/>
          <w:sz w:val="24"/>
          <w:szCs w:val="24"/>
        </w:rPr>
        <w:t>)-</w:t>
      </w:r>
      <w:r w:rsidR="0057474B">
        <w:rPr>
          <w:rFonts w:ascii="Times New Roman" w:hAnsi="Times New Roman" w:cs="Times New Roman"/>
          <w:b/>
          <w:bCs/>
          <w:sz w:val="24"/>
          <w:szCs w:val="24"/>
        </w:rPr>
        <w:t>N7</w:t>
      </w:r>
      <w:r w:rsidR="0057474B">
        <w:rPr>
          <w:rFonts w:ascii="Times New Roman" w:hAnsi="Times New Roman" w:cs="Times New Roman" w:hint="eastAsia"/>
          <w:b/>
          <w:bCs/>
          <w:sz w:val="24"/>
          <w:szCs w:val="24"/>
        </w:rPr>
        <w:t>b</w:t>
      </w:r>
      <w:r w:rsidR="0057474B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="0057474B" w:rsidRPr="0057474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7474B" w:rsidRPr="001A467D">
        <w:rPr>
          <w:rFonts w:ascii="Times New Roman" w:hAnsi="Times New Roman" w:cs="Times New Roman"/>
          <w:bCs/>
          <w:sz w:val="24"/>
          <w:szCs w:val="24"/>
        </w:rPr>
        <w:t>(</w:t>
      </w:r>
      <w:r w:rsidR="0057474B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57474B">
        <w:rPr>
          <w:rFonts w:ascii="Times New Roman" w:hAnsi="Times New Roman" w:cs="Times New Roman"/>
          <w:bCs/>
          <w:sz w:val="24"/>
          <w:szCs w:val="24"/>
        </w:rPr>
        <w:t>’</w:t>
      </w:r>
      <w:r w:rsidR="00F92067">
        <w:rPr>
          <w:rFonts w:ascii="Times New Roman" w:hAnsi="Times New Roman" w:cs="Times New Roman"/>
          <w:bCs/>
          <w:sz w:val="24"/>
          <w:szCs w:val="24"/>
        </w:rPr>
        <w:t>S</w:t>
      </w:r>
      <w:r w:rsidR="0057474B">
        <w:rPr>
          <w:rFonts w:ascii="Times New Roman" w:hAnsi="Times New Roman" w:cs="Times New Roman"/>
          <w:bCs/>
          <w:sz w:val="24"/>
          <w:szCs w:val="24"/>
        </w:rPr>
        <w:t>,8S</w:t>
      </w:r>
      <w:r w:rsidR="0057474B" w:rsidRPr="001A467D">
        <w:rPr>
          <w:rFonts w:ascii="Times New Roman" w:hAnsi="Times New Roman" w:cs="Times New Roman"/>
          <w:bCs/>
          <w:sz w:val="24"/>
          <w:szCs w:val="24"/>
        </w:rPr>
        <w:t>)-</w:t>
      </w:r>
      <w:r w:rsidR="0057474B">
        <w:rPr>
          <w:rFonts w:ascii="Times New Roman" w:hAnsi="Times New Roman" w:cs="Times New Roman"/>
          <w:b/>
          <w:bCs/>
          <w:sz w:val="24"/>
          <w:szCs w:val="24"/>
        </w:rPr>
        <w:t xml:space="preserve">N7c </w:t>
      </w:r>
      <w:r w:rsidRPr="001A467D">
        <w:rPr>
          <w:rFonts w:ascii="Times New Roman" w:hAnsi="Times New Roman" w:cs="Times New Roman"/>
          <w:bCs/>
          <w:sz w:val="24"/>
          <w:szCs w:val="24"/>
        </w:rPr>
        <w:t>and</w:t>
      </w:r>
      <w:r w:rsidR="0057474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7474B" w:rsidRPr="001A467D">
        <w:rPr>
          <w:rFonts w:ascii="Times New Roman" w:hAnsi="Times New Roman" w:cs="Times New Roman"/>
          <w:bCs/>
          <w:sz w:val="24"/>
          <w:szCs w:val="24"/>
        </w:rPr>
        <w:t>(</w:t>
      </w:r>
      <w:r w:rsidR="0057474B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57474B">
        <w:rPr>
          <w:rFonts w:ascii="Times New Roman" w:hAnsi="Times New Roman" w:cs="Times New Roman"/>
          <w:bCs/>
          <w:sz w:val="24"/>
          <w:szCs w:val="24"/>
        </w:rPr>
        <w:t>’</w:t>
      </w:r>
      <w:r w:rsidR="00F92067">
        <w:rPr>
          <w:rFonts w:ascii="Times New Roman" w:hAnsi="Times New Roman" w:cs="Times New Roman"/>
          <w:bCs/>
          <w:sz w:val="24"/>
          <w:szCs w:val="24"/>
        </w:rPr>
        <w:t>S</w:t>
      </w:r>
      <w:r w:rsidR="0057474B">
        <w:rPr>
          <w:rFonts w:ascii="Times New Roman" w:hAnsi="Times New Roman" w:cs="Times New Roman"/>
          <w:bCs/>
          <w:sz w:val="24"/>
          <w:szCs w:val="24"/>
        </w:rPr>
        <w:t>,8</w:t>
      </w:r>
      <w:r w:rsidR="00F92067">
        <w:rPr>
          <w:rFonts w:ascii="Times New Roman" w:hAnsi="Times New Roman" w:cs="Times New Roman"/>
          <w:bCs/>
          <w:sz w:val="24"/>
          <w:szCs w:val="24"/>
        </w:rPr>
        <w:t>R</w:t>
      </w:r>
      <w:r w:rsidR="0057474B" w:rsidRPr="001A467D">
        <w:rPr>
          <w:rFonts w:ascii="Times New Roman" w:hAnsi="Times New Roman" w:cs="Times New Roman"/>
          <w:bCs/>
          <w:sz w:val="24"/>
          <w:szCs w:val="24"/>
        </w:rPr>
        <w:t>)-</w:t>
      </w:r>
      <w:r w:rsidR="0057474B">
        <w:rPr>
          <w:rFonts w:ascii="Times New Roman" w:hAnsi="Times New Roman" w:cs="Times New Roman"/>
          <w:b/>
          <w:bCs/>
          <w:sz w:val="24"/>
          <w:szCs w:val="24"/>
        </w:rPr>
        <w:t>N7d</w:t>
      </w:r>
      <w:r w:rsidR="0057474B" w:rsidRPr="0057474B">
        <w:rPr>
          <w:rFonts w:ascii="Times New Roman" w:hAnsi="Times New Roman" w:cs="Times New Roman"/>
          <w:sz w:val="24"/>
          <w:szCs w:val="24"/>
        </w:rPr>
        <w:t xml:space="preserve"> for</w:t>
      </w:r>
      <w:r w:rsidR="0057474B">
        <w:rPr>
          <w:rFonts w:ascii="Times New Roman" w:hAnsi="Times New Roman" w:cs="Times New Roman"/>
          <w:b/>
          <w:bCs/>
          <w:sz w:val="24"/>
          <w:szCs w:val="24"/>
        </w:rPr>
        <w:t xml:space="preserve"> N7</w:t>
      </w:r>
      <w:r w:rsidRPr="001A467D">
        <w:rPr>
          <w:rFonts w:ascii="Times New Roman" w:hAnsi="Times New Roman" w:cs="Times New Roman"/>
          <w:bCs/>
          <w:sz w:val="24"/>
          <w:szCs w:val="24"/>
        </w:rPr>
        <w:t xml:space="preserve">] were searched, whose relative energies were within 2 kcal/mol. The theoretical calculations of compound </w:t>
      </w:r>
      <w:r w:rsidR="0057474B">
        <w:rPr>
          <w:rFonts w:ascii="Times New Roman" w:hAnsi="Times New Roman" w:cs="Times New Roman"/>
          <w:b/>
          <w:bCs/>
          <w:sz w:val="24"/>
          <w:szCs w:val="24"/>
        </w:rPr>
        <w:t>N7</w:t>
      </w:r>
      <w:r w:rsidRPr="001A467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1A467D">
        <w:rPr>
          <w:rFonts w:ascii="Times New Roman" w:hAnsi="Times New Roman" w:cs="Times New Roman"/>
          <w:bCs/>
          <w:sz w:val="24"/>
          <w:szCs w:val="24"/>
        </w:rPr>
        <w:t>were performed using Gaussian 09</w:t>
      </w:r>
      <w:r w:rsidRPr="001A467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A467D">
        <w:rPr>
          <w:rFonts w:ascii="Times New Roman" w:hAnsi="Times New Roman" w:cs="Times New Roman"/>
          <w:sz w:val="24"/>
          <w:szCs w:val="24"/>
        </w:rPr>
        <w:t>and</w:t>
      </w:r>
      <w:r w:rsidRPr="001A467D">
        <w:rPr>
          <w:rFonts w:ascii="Times New Roman" w:hAnsi="Times New Roman" w:cs="Times New Roman"/>
          <w:bCs/>
          <w:sz w:val="24"/>
          <w:szCs w:val="24"/>
        </w:rPr>
        <w:t xml:space="preserve"> calculated using </w:t>
      </w:r>
      <w:proofErr w:type="spellStart"/>
      <w:r w:rsidRPr="001A467D">
        <w:rPr>
          <w:rFonts w:ascii="Times New Roman" w:hAnsi="Times New Roman" w:cs="Times New Roman"/>
          <w:bCs/>
          <w:sz w:val="24"/>
          <w:szCs w:val="24"/>
        </w:rPr>
        <w:t>GaussView</w:t>
      </w:r>
      <w:proofErr w:type="spellEnd"/>
      <w:r w:rsidRPr="001A467D">
        <w:rPr>
          <w:rFonts w:ascii="Times New Roman" w:hAnsi="Times New Roman" w:cs="Times New Roman"/>
          <w:bCs/>
          <w:sz w:val="24"/>
          <w:szCs w:val="24"/>
        </w:rPr>
        <w:t xml:space="preserve"> 5.0</w:t>
      </w:r>
      <w:r w:rsidRPr="001A467D">
        <w:rPr>
          <w:rFonts w:ascii="Times New Roman" w:hAnsi="Times New Roman" w:cs="Times New Roman"/>
          <w:sz w:val="24"/>
          <w:szCs w:val="24"/>
        </w:rPr>
        <w:t xml:space="preserve">. </w:t>
      </w:r>
      <w:r w:rsidRPr="001A467D">
        <w:rPr>
          <w:rFonts w:ascii="Times New Roman" w:hAnsi="Times New Roman" w:cs="Times New Roman"/>
          <w:bCs/>
          <w:sz w:val="24"/>
          <w:szCs w:val="24"/>
        </w:rPr>
        <w:t xml:space="preserve">The conformations were optimized at B3LYP/6-31G (d) level in MeOH. The theoretical calculation of ECD was performed using Time Dependent Density Functional Theory (TDDFT) at B3LYP/6-31G (d, p) level in MeOH. The ECD spectra were then simulated by using a Gaussian function with band width </w:t>
      </w:r>
      <w:r w:rsidRPr="001A467D">
        <w:rPr>
          <w:rFonts w:ascii="Times New Roman" w:hAnsi="Times New Roman" w:cs="Times New Roman"/>
          <w:bCs/>
          <w:sz w:val="24"/>
          <w:szCs w:val="24"/>
        </w:rPr>
        <w:sym w:font="Symbol" w:char="F073"/>
      </w:r>
      <w:r w:rsidRPr="001A467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1A467D">
        <w:rPr>
          <w:rFonts w:ascii="Times New Roman" w:hAnsi="Times New Roman" w:cs="Times New Roman"/>
          <w:bCs/>
          <w:sz w:val="24"/>
          <w:szCs w:val="24"/>
        </w:rPr>
        <w:sym w:font="Symbol" w:char="F03D"/>
      </w:r>
      <w:r w:rsidRPr="001A467D">
        <w:rPr>
          <w:rFonts w:ascii="Times New Roman" w:hAnsi="Times New Roman" w:cs="Times New Roman"/>
          <w:bCs/>
          <w:sz w:val="24"/>
          <w:szCs w:val="24"/>
        </w:rPr>
        <w:t xml:space="preserve"> 0.30 eV. The ECD spectra of compound </w:t>
      </w:r>
      <w:r w:rsidR="0057474B">
        <w:rPr>
          <w:rFonts w:ascii="Times New Roman" w:hAnsi="Times New Roman" w:cs="Times New Roman"/>
          <w:b/>
          <w:bCs/>
          <w:sz w:val="24"/>
          <w:szCs w:val="24"/>
        </w:rPr>
        <w:t>N7</w:t>
      </w:r>
      <w:r w:rsidRPr="001A467D">
        <w:rPr>
          <w:rFonts w:ascii="Times New Roman" w:hAnsi="Times New Roman" w:cs="Times New Roman"/>
          <w:bCs/>
          <w:sz w:val="24"/>
          <w:szCs w:val="24"/>
        </w:rPr>
        <w:t xml:space="preserve"> were obtained by weighing the Boltzmann distribution rate of each geometric conformation.</w:t>
      </w:r>
    </w:p>
    <w:p w14:paraId="1416C7F7" w14:textId="65FECE4D" w:rsidR="00F92067" w:rsidRDefault="00F92067" w:rsidP="00F92067">
      <w:pPr>
        <w:jc w:val="center"/>
      </w:pPr>
      <w:r>
        <w:object w:dxaOrig="3981" w:dyaOrig="1398" w14:anchorId="195A02C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43.8pt;height:93.85pt" o:ole="">
            <v:imagedata r:id="rId19" o:title="" cropbottom="17320f" cropright="21242f"/>
          </v:shape>
          <o:OLEObject Type="Embed" ProgID="ChemDraw.Document.6.0" ShapeID="_x0000_i1025" DrawAspect="Content" ObjectID="_1672480092" r:id="rId20"/>
        </w:object>
      </w:r>
    </w:p>
    <w:p w14:paraId="70C2A4EB" w14:textId="5BD47368" w:rsidR="00F92067" w:rsidRPr="00222913" w:rsidRDefault="005C4F10" w:rsidP="00F92067">
      <w:pPr>
        <w:spacing w:line="360" w:lineRule="auto"/>
        <w:jc w:val="center"/>
        <w:rPr>
          <w:rFonts w:ascii="Times New Roman" w:hAnsi="Times New Roman" w:cs="Times New Roman"/>
          <w:b/>
        </w:rPr>
      </w:pPr>
      <w:r w:rsidRPr="005D3A55">
        <w:rPr>
          <w:rFonts w:ascii="Times New Roman" w:hAnsi="Times New Roman" w:cs="Times New Roman"/>
          <w:bCs/>
        </w:rPr>
        <w:lastRenderedPageBreak/>
        <w:t>Fig</w:t>
      </w:r>
      <w:r>
        <w:rPr>
          <w:rFonts w:ascii="Times New Roman" w:hAnsi="Times New Roman" w:cs="Times New Roman"/>
          <w:bCs/>
        </w:rPr>
        <w:t>.</w:t>
      </w:r>
      <w:r w:rsidRPr="005D3A55">
        <w:rPr>
          <w:rFonts w:ascii="Times New Roman" w:hAnsi="Times New Roman" w:cs="Times New Roman"/>
          <w:bCs/>
        </w:rPr>
        <w:t xml:space="preserve"> S</w:t>
      </w:r>
      <w:r>
        <w:rPr>
          <w:rFonts w:ascii="Times New Roman" w:hAnsi="Times New Roman" w:cs="Times New Roman"/>
          <w:bCs/>
        </w:rPr>
        <w:t>1</w:t>
      </w:r>
      <w:r w:rsidR="00E92150">
        <w:rPr>
          <w:rFonts w:ascii="Times New Roman" w:hAnsi="Times New Roman" w:cs="Times New Roman"/>
          <w:bCs/>
        </w:rPr>
        <w:t>1</w:t>
      </w:r>
      <w:r>
        <w:rPr>
          <w:rFonts w:ascii="Times New Roman" w:hAnsi="Times New Roman" w:cs="Times New Roman"/>
          <w:bCs/>
        </w:rPr>
        <w:t xml:space="preserve"> </w:t>
      </w:r>
      <w:r w:rsidR="00F92067" w:rsidRPr="00F92067">
        <w:rPr>
          <w:rFonts w:ascii="Times New Roman" w:eastAsia="等线" w:hAnsi="Times New Roman" w:cs="Times New Roman"/>
          <w:color w:val="000000"/>
          <w:kern w:val="0"/>
          <w:szCs w:val="21"/>
        </w:rPr>
        <w:t>S</w:t>
      </w:r>
      <w:r w:rsidR="00F92067" w:rsidRPr="00F92067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 xml:space="preserve">tructure of </w:t>
      </w:r>
      <w:r w:rsidR="00F92067">
        <w:rPr>
          <w:rFonts w:ascii="Times New Roman" w:hAnsi="Times New Roman" w:cs="Times New Roman"/>
          <w:b/>
        </w:rPr>
        <w:t>N7</w:t>
      </w:r>
      <w:r w:rsidR="00F92067" w:rsidRPr="00521C58">
        <w:rPr>
          <w:rFonts w:ascii="Times New Roman" w:hAnsi="Times New Roman" w:cs="Times New Roman" w:hint="eastAsia"/>
          <w:bCs/>
        </w:rPr>
        <w:t>a</w:t>
      </w:r>
    </w:p>
    <w:p w14:paraId="50F27B92" w14:textId="1DF399B3" w:rsidR="00CC44D4" w:rsidRDefault="00A80D12" w:rsidP="00762719">
      <w:r>
        <w:t xml:space="preserve"> </w:t>
      </w:r>
      <w:r w:rsidR="00CC44D4">
        <w:rPr>
          <w:noProof/>
        </w:rPr>
        <w:drawing>
          <wp:inline distT="0" distB="0" distL="0" distR="0" wp14:anchorId="0AA2E274" wp14:editId="0F017028">
            <wp:extent cx="1375200" cy="590400"/>
            <wp:effectExtent l="0" t="0" r="0" b="63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293" t="32514" r="27642" b="25956"/>
                    <a:stretch/>
                  </pic:blipFill>
                  <pic:spPr bwMode="auto">
                    <a:xfrm>
                      <a:off x="0" y="0"/>
                      <a:ext cx="1375200" cy="59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    </w:t>
      </w:r>
      <w:r>
        <w:rPr>
          <w:noProof/>
        </w:rPr>
        <w:drawing>
          <wp:inline distT="0" distB="0" distL="0" distR="0" wp14:anchorId="3E9F18EE" wp14:editId="788C3720">
            <wp:extent cx="1306285" cy="571500"/>
            <wp:effectExtent l="0" t="0" r="825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848" t="22132" r="26920" b="31967"/>
                    <a:stretch/>
                  </pic:blipFill>
                  <pic:spPr bwMode="auto">
                    <a:xfrm>
                      <a:off x="0" y="0"/>
                      <a:ext cx="1344076" cy="5880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62719">
        <w:t xml:space="preserve">      </w:t>
      </w:r>
      <w:r w:rsidR="00762719">
        <w:rPr>
          <w:noProof/>
        </w:rPr>
        <w:drawing>
          <wp:inline distT="0" distB="0" distL="0" distR="0" wp14:anchorId="4621A627" wp14:editId="13F0100B">
            <wp:extent cx="1634082" cy="577850"/>
            <wp:effectExtent l="0" t="0" r="4445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136" t="36612" r="29328" b="30055"/>
                    <a:stretch/>
                  </pic:blipFill>
                  <pic:spPr bwMode="auto">
                    <a:xfrm>
                      <a:off x="0" y="0"/>
                      <a:ext cx="1671265" cy="5909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6CEC6F" w14:textId="60B9C26A" w:rsidR="00A80D12" w:rsidRPr="00521C58" w:rsidRDefault="00A80D12" w:rsidP="00A80D12">
      <w:pPr>
        <w:ind w:firstLineChars="450" w:firstLine="945"/>
        <w:rPr>
          <w:rFonts w:ascii="Times New Roman" w:hAnsi="Times New Roman" w:cs="Times New Roman"/>
        </w:rPr>
      </w:pPr>
      <w:r w:rsidRPr="00521C58">
        <w:rPr>
          <w:rFonts w:ascii="Times New Roman" w:hAnsi="Times New Roman" w:cs="Times New Roman"/>
          <w:b/>
          <w:bCs/>
        </w:rPr>
        <w:t>N7</w:t>
      </w:r>
      <w:r w:rsidRPr="00521C58">
        <w:rPr>
          <w:rFonts w:ascii="Times New Roman" w:hAnsi="Times New Roman" w:cs="Times New Roman"/>
        </w:rPr>
        <w:t>a-1</w:t>
      </w:r>
      <w:r w:rsidRPr="00521C58">
        <w:rPr>
          <w:rFonts w:ascii="Times New Roman" w:hAnsi="Times New Roman" w:cs="Times New Roman"/>
          <w:b/>
          <w:bCs/>
        </w:rPr>
        <w:t xml:space="preserve">                       N7</w:t>
      </w:r>
      <w:r w:rsidR="00C67133">
        <w:rPr>
          <w:rFonts w:ascii="Times New Roman" w:hAnsi="Times New Roman" w:cs="Times New Roman" w:hint="eastAsia"/>
        </w:rPr>
        <w:t>a-2</w:t>
      </w:r>
      <w:r w:rsidRPr="00521C58">
        <w:rPr>
          <w:rFonts w:ascii="Times New Roman" w:hAnsi="Times New Roman" w:cs="Times New Roman"/>
        </w:rPr>
        <w:t xml:space="preserve">                     </w:t>
      </w:r>
      <w:r w:rsidRPr="00521C58">
        <w:rPr>
          <w:rFonts w:ascii="Times New Roman" w:hAnsi="Times New Roman" w:cs="Times New Roman"/>
          <w:b/>
          <w:bCs/>
        </w:rPr>
        <w:t>N7</w:t>
      </w:r>
      <w:r w:rsidR="00C67133" w:rsidRPr="00C67133">
        <w:rPr>
          <w:rFonts w:ascii="Times New Roman" w:hAnsi="Times New Roman" w:cs="Times New Roman" w:hint="eastAsia"/>
        </w:rPr>
        <w:t xml:space="preserve"> </w:t>
      </w:r>
      <w:r w:rsidR="00C67133">
        <w:rPr>
          <w:rFonts w:ascii="Times New Roman" w:hAnsi="Times New Roman" w:cs="Times New Roman" w:hint="eastAsia"/>
        </w:rPr>
        <w:t>a-</w:t>
      </w:r>
      <w:r w:rsidR="00C67133">
        <w:rPr>
          <w:rFonts w:ascii="Times New Roman" w:hAnsi="Times New Roman" w:cs="Times New Roman"/>
        </w:rPr>
        <w:t>3</w:t>
      </w:r>
    </w:p>
    <w:p w14:paraId="1042EC7E" w14:textId="77777777" w:rsidR="00A80D12" w:rsidRDefault="00A80D12" w:rsidP="00A80D12">
      <w:pPr>
        <w:ind w:firstLineChars="450" w:firstLine="945"/>
      </w:pPr>
    </w:p>
    <w:p w14:paraId="7CD16C9A" w14:textId="29C5689D" w:rsidR="000A0CF5" w:rsidRPr="000A0CF5" w:rsidRDefault="000A0CF5" w:rsidP="000A0CF5">
      <w:pPr>
        <w:widowControl/>
        <w:spacing w:line="36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Optimized conformers (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sym w:font="Symbol" w:char="F0B3"/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 xml:space="preserve"> 1%) of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="00423B0C"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t>N7</w:t>
      </w:r>
      <w:r w:rsidR="00423B0C">
        <w:rPr>
          <w:rFonts w:ascii="Times New Roman" w:eastAsia="宋体" w:hAnsi="Times New Roman" w:cs="Times New Roman" w:hint="eastAsia"/>
          <w:b/>
          <w:color w:val="000000"/>
          <w:kern w:val="0"/>
          <w:sz w:val="24"/>
          <w:szCs w:val="24"/>
        </w:rPr>
        <w:t>a</w:t>
      </w:r>
      <w:r w:rsidRPr="000A0CF5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lang w:eastAsia="de-DE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at the B3LYP/6-31+G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(d) level with PCM model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in MeOH.</w:t>
      </w:r>
    </w:p>
    <w:p w14:paraId="77ACEDDA" w14:textId="1C03A09A" w:rsidR="000A0CF5" w:rsidRPr="005349FF" w:rsidRDefault="000A0CF5" w:rsidP="000A0CF5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Cs w:val="21"/>
        </w:rPr>
      </w:pPr>
      <w:r w:rsidRPr="005349FF">
        <w:rPr>
          <w:rFonts w:ascii="Times New Roman" w:eastAsia="宋体" w:hAnsi="Times New Roman" w:cs="Times New Roman" w:hint="eastAsia"/>
          <w:kern w:val="0"/>
          <w:szCs w:val="21"/>
        </w:rPr>
        <w:t xml:space="preserve">Table S1. </w:t>
      </w:r>
      <w:r w:rsidRPr="005349FF">
        <w:rPr>
          <w:rFonts w:ascii="Times New Roman" w:eastAsia="宋体" w:hAnsi="Times New Roman" w:cs="Times New Roman"/>
          <w:kern w:val="0"/>
          <w:szCs w:val="21"/>
        </w:rPr>
        <w:t xml:space="preserve">Important Thermodynamic Parameters and Conformational Analysis of </w:t>
      </w:r>
      <w:r w:rsidR="00C67133" w:rsidRPr="005349FF">
        <w:rPr>
          <w:rFonts w:ascii="Times New Roman" w:eastAsia="宋体" w:hAnsi="Times New Roman" w:cs="Times New Roman"/>
          <w:b/>
          <w:kern w:val="0"/>
          <w:szCs w:val="21"/>
        </w:rPr>
        <w:t>N7</w:t>
      </w:r>
      <w:r w:rsidRPr="005349FF">
        <w:rPr>
          <w:rFonts w:ascii="Times New Roman" w:eastAsia="宋体" w:hAnsi="Times New Roman" w:cs="Times New Roman" w:hint="eastAsia"/>
          <w:b/>
          <w:kern w:val="0"/>
          <w:szCs w:val="21"/>
        </w:rPr>
        <w:t>a</w:t>
      </w:r>
    </w:p>
    <w:tbl>
      <w:tblPr>
        <w:tblStyle w:val="a6"/>
        <w:tblW w:w="5000" w:type="pct"/>
        <w:jc w:val="center"/>
        <w:tblLook w:val="04A0" w:firstRow="1" w:lastRow="0" w:firstColumn="1" w:lastColumn="0" w:noHBand="0" w:noVBand="1"/>
      </w:tblPr>
      <w:tblGrid>
        <w:gridCol w:w="2744"/>
        <w:gridCol w:w="1555"/>
        <w:gridCol w:w="2686"/>
        <w:gridCol w:w="1321"/>
      </w:tblGrid>
      <w:tr w:rsidR="00153272" w:rsidRPr="00222913" w14:paraId="673A41EC" w14:textId="77777777" w:rsidTr="00936DD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0CFD9961" w14:textId="77777777" w:rsidR="00153272" w:rsidRPr="00222913" w:rsidRDefault="00153272" w:rsidP="00936DDE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Conformations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77F1D3E2" w14:textId="77777777" w:rsidR="00153272" w:rsidRPr="00222913" w:rsidRDefault="00153272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E+ZPE</w:t>
            </w:r>
          </w:p>
        </w:tc>
        <w:tc>
          <w:tcPr>
            <w:tcW w:w="1617" w:type="pct"/>
            <w:shd w:val="clear" w:color="auto" w:fill="auto"/>
            <w:vAlign w:val="center"/>
          </w:tcPr>
          <w:p w14:paraId="135A8768" w14:textId="77777777" w:rsidR="00153272" w:rsidRPr="00222913" w:rsidRDefault="00153272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G</w:t>
            </w:r>
          </w:p>
        </w:tc>
        <w:tc>
          <w:tcPr>
            <w:tcW w:w="795" w:type="pct"/>
            <w:shd w:val="clear" w:color="auto" w:fill="auto"/>
          </w:tcPr>
          <w:p w14:paraId="13094F77" w14:textId="77777777" w:rsidR="00153272" w:rsidRPr="00222913" w:rsidRDefault="00153272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%</w:t>
            </w:r>
          </w:p>
        </w:tc>
      </w:tr>
      <w:tr w:rsidR="00153272" w:rsidRPr="00222913" w14:paraId="06563254" w14:textId="77777777" w:rsidTr="00936D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39C939BE" w14:textId="22CF6218" w:rsidR="00153272" w:rsidRPr="00762719" w:rsidRDefault="00153272" w:rsidP="0015327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lang w:eastAsia="zh-CN"/>
              </w:rPr>
            </w:pPr>
            <w:r w:rsidRPr="00762719">
              <w:rPr>
                <w:rFonts w:ascii="Times New Roman" w:hAnsi="Times New Roman" w:cs="Times New Roman"/>
              </w:rPr>
              <w:t>N7</w:t>
            </w:r>
            <w:r w:rsidRPr="00762719">
              <w:rPr>
                <w:rFonts w:ascii="Times New Roman" w:hAnsi="Times New Roman" w:cs="Times New Roman"/>
                <w:b w:val="0"/>
                <w:bCs w:val="0"/>
              </w:rPr>
              <w:t>a-</w:t>
            </w:r>
            <w:r w:rsidR="00762719" w:rsidRPr="00762719">
              <w:rPr>
                <w:rFonts w:ascii="Times New Roman" w:hAnsi="Times New Roman" w:cs="Times New Roman" w:hint="eastAsia"/>
                <w:b w:val="0"/>
                <w:bCs w:val="0"/>
                <w:lang w:eastAsia="zh-CN"/>
              </w:rPr>
              <w:t>1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77B8FEDE" w14:textId="7BBD6A60" w:rsidR="00153272" w:rsidRPr="00222913" w:rsidRDefault="00153272" w:rsidP="00153272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hAnsi="Times New Roman" w:cs="Times New Roman"/>
                <w:color w:val="000000"/>
              </w:rPr>
              <w:t>-1717.5372</w:t>
            </w:r>
            <w:r>
              <w:rPr>
                <w:rFonts w:ascii="Times New Roman" w:hAnsi="Times New Roman" w:cs="Times New Roman"/>
                <w:color w:val="000000"/>
              </w:rPr>
              <w:t>7</w:t>
            </w:r>
          </w:p>
        </w:tc>
        <w:tc>
          <w:tcPr>
            <w:tcW w:w="1617" w:type="pct"/>
            <w:shd w:val="clear" w:color="auto" w:fill="auto"/>
          </w:tcPr>
          <w:p w14:paraId="0F168A7B" w14:textId="6A668676" w:rsidR="00153272" w:rsidRPr="00222913" w:rsidRDefault="00153272" w:rsidP="001532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>-1207.8782</w:t>
            </w:r>
            <w:r>
              <w:rPr>
                <w:rFonts w:ascii="Times New Roman" w:eastAsia="宋体" w:hAnsi="Times New Roman" w:cs="Times New Roman"/>
                <w:color w:val="000000"/>
                <w:lang w:eastAsia="zh-CN"/>
              </w:rPr>
              <w:t>2</w:t>
            </w:r>
          </w:p>
        </w:tc>
        <w:tc>
          <w:tcPr>
            <w:tcW w:w="795" w:type="pct"/>
            <w:shd w:val="clear" w:color="auto" w:fill="auto"/>
          </w:tcPr>
          <w:p w14:paraId="6ECB3FA9" w14:textId="00CF5F10" w:rsidR="00153272" w:rsidRPr="00153272" w:rsidRDefault="00153272" w:rsidP="001532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 xml:space="preserve">97.10 </w:t>
            </w:r>
          </w:p>
        </w:tc>
      </w:tr>
      <w:tr w:rsidR="00153272" w:rsidRPr="00222913" w14:paraId="6EBFA5B8" w14:textId="77777777" w:rsidTr="00936DDE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33D584C7" w14:textId="6E2767C6" w:rsidR="00153272" w:rsidRPr="00762719" w:rsidRDefault="00153272" w:rsidP="0015327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lang w:eastAsia="zh-CN"/>
              </w:rPr>
            </w:pPr>
            <w:r w:rsidRPr="00762719">
              <w:rPr>
                <w:rFonts w:ascii="Times New Roman" w:hAnsi="Times New Roman" w:cs="Times New Roman"/>
              </w:rPr>
              <w:t>N7</w:t>
            </w:r>
            <w:r w:rsidRPr="00762719">
              <w:rPr>
                <w:rFonts w:ascii="Times New Roman" w:hAnsi="Times New Roman" w:cs="Times New Roman"/>
                <w:b w:val="0"/>
                <w:bCs w:val="0"/>
              </w:rPr>
              <w:t>a-</w:t>
            </w:r>
            <w:r w:rsidR="00762719" w:rsidRPr="00762719">
              <w:rPr>
                <w:rFonts w:ascii="Times New Roman" w:hAnsi="Times New Roman" w:cs="Times New Roman" w:hint="eastAsia"/>
                <w:b w:val="0"/>
                <w:bCs w:val="0"/>
                <w:lang w:eastAsia="zh-CN"/>
              </w:rPr>
              <w:t>2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21538BFA" w14:textId="5A389913" w:rsidR="00153272" w:rsidRPr="00222913" w:rsidRDefault="00153272" w:rsidP="00153272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hAnsi="Times New Roman" w:cs="Times New Roman"/>
                <w:color w:val="000000"/>
              </w:rPr>
              <w:t>-1717.5372</w:t>
            </w:r>
            <w:r>
              <w:rPr>
                <w:rFonts w:ascii="Times New Roman" w:hAnsi="Times New Roman" w:cs="Times New Roman"/>
                <w:color w:val="000000"/>
              </w:rPr>
              <w:t>7</w:t>
            </w:r>
          </w:p>
        </w:tc>
        <w:tc>
          <w:tcPr>
            <w:tcW w:w="1617" w:type="pct"/>
            <w:shd w:val="clear" w:color="auto" w:fill="auto"/>
          </w:tcPr>
          <w:p w14:paraId="1D2DCCD1" w14:textId="7A414BAF" w:rsidR="00153272" w:rsidRPr="00222913" w:rsidRDefault="00153272" w:rsidP="001532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 xml:space="preserve">-1207.87403 </w:t>
            </w:r>
          </w:p>
        </w:tc>
        <w:tc>
          <w:tcPr>
            <w:tcW w:w="795" w:type="pct"/>
            <w:shd w:val="clear" w:color="auto" w:fill="auto"/>
          </w:tcPr>
          <w:p w14:paraId="01171CFC" w14:textId="4C079FFE" w:rsidR="00153272" w:rsidRPr="00153272" w:rsidRDefault="00153272" w:rsidP="001532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 xml:space="preserve">1.10 </w:t>
            </w:r>
          </w:p>
        </w:tc>
      </w:tr>
      <w:tr w:rsidR="00153272" w:rsidRPr="00222913" w14:paraId="08D4D507" w14:textId="77777777" w:rsidTr="00936D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40DC8D00" w14:textId="3C93BF69" w:rsidR="00153272" w:rsidRPr="00762719" w:rsidRDefault="00153272" w:rsidP="00936DDE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762719">
              <w:rPr>
                <w:rFonts w:ascii="Times New Roman" w:hAnsi="Times New Roman" w:cs="Times New Roman"/>
              </w:rPr>
              <w:t>N7</w:t>
            </w:r>
            <w:r w:rsidRPr="00762719">
              <w:rPr>
                <w:rFonts w:ascii="Times New Roman" w:hAnsi="Times New Roman" w:cs="Times New Roman"/>
                <w:b w:val="0"/>
                <w:bCs w:val="0"/>
              </w:rPr>
              <w:t>a-</w:t>
            </w:r>
            <w:r w:rsidR="00762719" w:rsidRPr="00762719">
              <w:rPr>
                <w:rFonts w:ascii="Times New Roman" w:hAnsi="Times New Roman" w:cs="Times New Roman" w:hint="eastAsia"/>
                <w:b w:val="0"/>
                <w:bCs w:val="0"/>
                <w:lang w:eastAsia="zh-CN"/>
              </w:rPr>
              <w:t>3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681A0E1E" w14:textId="35A6333A" w:rsidR="00153272" w:rsidRPr="00222913" w:rsidRDefault="00153272" w:rsidP="00936DDE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153272">
              <w:rPr>
                <w:rFonts w:ascii="Times New Roman" w:hAnsi="Times New Roman" w:cs="Times New Roman"/>
                <w:color w:val="000000"/>
              </w:rPr>
              <w:t>-1717.5371</w:t>
            </w:r>
            <w:r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1617" w:type="pct"/>
            <w:shd w:val="clear" w:color="auto" w:fill="auto"/>
            <w:vAlign w:val="center"/>
          </w:tcPr>
          <w:p w14:paraId="4A9C7BED" w14:textId="6F7AF385" w:rsidR="00153272" w:rsidRPr="00222913" w:rsidRDefault="00153272" w:rsidP="00936DD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153272">
              <w:rPr>
                <w:rFonts w:ascii="Times New Roman" w:hAnsi="Times New Roman" w:cs="Times New Roman"/>
                <w:color w:val="000000"/>
              </w:rPr>
              <w:t>-1207.87422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704B0391" w14:textId="62476DE4" w:rsidR="00153272" w:rsidRPr="00222913" w:rsidRDefault="00153272" w:rsidP="00936DD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lang w:eastAsia="zh-CN"/>
              </w:rPr>
            </w:pPr>
            <w:r>
              <w:rPr>
                <w:rFonts w:ascii="Times New Roman" w:hAnsi="Times New Roman" w:cs="Times New Roman" w:hint="eastAsia"/>
                <w:color w:val="000000"/>
                <w:lang w:eastAsia="zh-CN"/>
              </w:rPr>
              <w:t>1</w:t>
            </w:r>
            <w:r>
              <w:rPr>
                <w:rFonts w:ascii="Times New Roman" w:hAnsi="Times New Roman" w:cs="Times New Roman"/>
                <w:color w:val="000000"/>
                <w:lang w:eastAsia="zh-CN"/>
              </w:rPr>
              <w:t>.40</w:t>
            </w:r>
          </w:p>
        </w:tc>
      </w:tr>
    </w:tbl>
    <w:p w14:paraId="74DCADBA" w14:textId="1D11B899" w:rsidR="00CD7950" w:rsidRPr="00222913" w:rsidRDefault="00CD7950" w:rsidP="00CD7950">
      <w:pPr>
        <w:spacing w:line="360" w:lineRule="auto"/>
        <w:rPr>
          <w:rFonts w:ascii="Times New Roman" w:hAnsi="Times New Roman" w:cs="Times New Roman"/>
        </w:rPr>
      </w:pPr>
      <w:r w:rsidRPr="00222913">
        <w:rPr>
          <w:rFonts w:ascii="Times New Roman" w:hAnsi="Times New Roman" w:cs="Times New Roman"/>
        </w:rPr>
        <w:t xml:space="preserve">E+ZPE: total energy with </w:t>
      </w:r>
      <w:r w:rsidR="002516DA" w:rsidRPr="00222913">
        <w:rPr>
          <w:rFonts w:ascii="Times New Roman" w:hAnsi="Times New Roman" w:cs="Times New Roman"/>
        </w:rPr>
        <w:t>zero-point</w:t>
      </w:r>
      <w:r w:rsidRPr="00222913">
        <w:rPr>
          <w:rFonts w:ascii="Times New Roman" w:hAnsi="Times New Roman" w:cs="Times New Roman"/>
        </w:rPr>
        <w:t xml:space="preserve"> energy; G: Gibbs free energy; P: conformational distributions calculated from relative Gibbs free energy.</w:t>
      </w:r>
    </w:p>
    <w:p w14:paraId="5101B0E8" w14:textId="77777777" w:rsidR="00CD7950" w:rsidRPr="00222913" w:rsidRDefault="00CD7950" w:rsidP="00CD7950">
      <w:pPr>
        <w:spacing w:line="360" w:lineRule="auto"/>
        <w:rPr>
          <w:rFonts w:ascii="Times New Roman" w:hAnsi="Times New Roman" w:cs="Times New Roman"/>
        </w:rPr>
      </w:pPr>
    </w:p>
    <w:p w14:paraId="48EC8355" w14:textId="77777777" w:rsidR="00CD7950" w:rsidRPr="00222913" w:rsidRDefault="00CD7950" w:rsidP="00CD7950">
      <w:pPr>
        <w:spacing w:line="360" w:lineRule="auto"/>
        <w:rPr>
          <w:rFonts w:ascii="Times New Roman" w:hAnsi="Times New Roman" w:cs="Times New Roman"/>
        </w:rPr>
      </w:pPr>
    </w:p>
    <w:p w14:paraId="5CBCD153" w14:textId="3A162884" w:rsidR="00762719" w:rsidRPr="00CD7950" w:rsidRDefault="00CD7950" w:rsidP="00CD7950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 w:hint="eastAsia"/>
        </w:rPr>
        <w:t xml:space="preserve">Table S2. </w:t>
      </w:r>
      <w:r w:rsidRPr="00222913">
        <w:rPr>
          <w:rFonts w:ascii="Times New Roman" w:hAnsi="Times New Roman" w:cs="Times New Roman"/>
          <w:color w:val="000000"/>
        </w:rPr>
        <w:t xml:space="preserve">Optimized Cartesian Coordinate of compound </w:t>
      </w:r>
      <w:r w:rsidRPr="00CD7950">
        <w:rPr>
          <w:rFonts w:ascii="Times New Roman" w:hAnsi="Times New Roman" w:cs="Times New Roman"/>
          <w:b/>
          <w:bCs/>
        </w:rPr>
        <w:t>N7</w:t>
      </w:r>
      <w:r w:rsidRPr="00CD7950">
        <w:rPr>
          <w:rFonts w:ascii="Times New Roman" w:hAnsi="Times New Roman" w:cs="Times New Roman"/>
        </w:rPr>
        <w:t>a</w:t>
      </w:r>
      <w:r w:rsidRPr="00222913">
        <w:rPr>
          <w:rFonts w:ascii="Times New Roman" w:hAnsi="Times New Roman" w:cs="Times New Roman"/>
          <w:b/>
          <w:bCs/>
          <w:color w:val="000000"/>
        </w:rPr>
        <w:t xml:space="preserve"> </w:t>
      </w:r>
      <w:r w:rsidRPr="00222913">
        <w:rPr>
          <w:rFonts w:ascii="Times New Roman" w:hAnsi="Times New Roman" w:cs="Times New Roman"/>
          <w:color w:val="000000"/>
        </w:rPr>
        <w:t>at B3LYP/6-31G (d, p) level in MeOH Using the PCM Model</w:t>
      </w:r>
    </w:p>
    <w:tbl>
      <w:tblPr>
        <w:tblW w:w="8377" w:type="dxa"/>
        <w:tblLook w:val="04A0" w:firstRow="1" w:lastRow="0" w:firstColumn="1" w:lastColumn="0" w:noHBand="0" w:noVBand="1"/>
      </w:tblPr>
      <w:tblGrid>
        <w:gridCol w:w="570"/>
        <w:gridCol w:w="763"/>
        <w:gridCol w:w="1077"/>
        <w:gridCol w:w="1276"/>
        <w:gridCol w:w="1134"/>
        <w:gridCol w:w="1276"/>
        <w:gridCol w:w="1134"/>
        <w:gridCol w:w="1147"/>
      </w:tblGrid>
      <w:tr w:rsidR="00762719" w:rsidRPr="00762719" w14:paraId="52E9C003" w14:textId="77777777" w:rsidTr="00762719">
        <w:trPr>
          <w:trHeight w:val="280"/>
        </w:trPr>
        <w:tc>
          <w:tcPr>
            <w:tcW w:w="570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B9AE0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o.</w:t>
            </w:r>
          </w:p>
        </w:tc>
        <w:tc>
          <w:tcPr>
            <w:tcW w:w="763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55EBD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om</w:t>
            </w:r>
          </w:p>
        </w:tc>
        <w:tc>
          <w:tcPr>
            <w:tcW w:w="3487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450128" w14:textId="1A3CE133" w:rsidR="00762719" w:rsidRPr="00762719" w:rsidRDefault="00762719" w:rsidP="00762719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hAnsi="Times New Roman" w:cs="Times New Roman"/>
                <w:b/>
                <w:bCs/>
              </w:rPr>
              <w:t>N7</w:t>
            </w:r>
            <w:r w:rsidRPr="00521C58">
              <w:rPr>
                <w:rFonts w:ascii="Times New Roman" w:hAnsi="Times New Roman" w:cs="Times New Roman"/>
              </w:rPr>
              <w:t>a</w:t>
            </w:r>
            <w:r w:rsidRPr="00153272">
              <w:rPr>
                <w:rFonts w:ascii="Times New Roman" w:hAnsi="Times New Roman" w:cs="Times New Roman"/>
              </w:rPr>
              <w:t>-</w:t>
            </w:r>
            <w:r w:rsidRPr="00762719"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3557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A068B" w14:textId="6482B04C" w:rsidR="00762719" w:rsidRPr="00762719" w:rsidRDefault="00762719" w:rsidP="00762719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762719">
              <w:rPr>
                <w:rFonts w:ascii="Times New Roman" w:hAnsi="Times New Roman" w:cs="Times New Roman"/>
                <w:b/>
                <w:bCs/>
              </w:rPr>
              <w:t>N7</w:t>
            </w:r>
            <w:r w:rsidRPr="00521C58">
              <w:rPr>
                <w:rFonts w:ascii="Times New Roman" w:hAnsi="Times New Roman" w:cs="Times New Roman"/>
              </w:rPr>
              <w:t>a</w:t>
            </w:r>
            <w:r w:rsidRPr="00153272">
              <w:rPr>
                <w:rFonts w:ascii="Times New Roman" w:hAnsi="Times New Roman" w:cs="Times New Roman"/>
              </w:rPr>
              <w:t>-</w:t>
            </w:r>
            <w:r w:rsidRPr="00762719">
              <w:rPr>
                <w:rFonts w:ascii="Times New Roman" w:hAnsi="Times New Roman" w:cs="Times New Roman" w:hint="eastAsia"/>
              </w:rPr>
              <w:t>2</w:t>
            </w:r>
          </w:p>
        </w:tc>
      </w:tr>
      <w:tr w:rsidR="00762719" w:rsidRPr="00762719" w14:paraId="55AB51A3" w14:textId="77777777" w:rsidTr="00762719">
        <w:trPr>
          <w:trHeight w:val="280"/>
        </w:trPr>
        <w:tc>
          <w:tcPr>
            <w:tcW w:w="570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C7811C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763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54FAFB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07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154CB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2CA94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67B80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0BC23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2620D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14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C639F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</w:tr>
      <w:tr w:rsidR="00762719" w:rsidRPr="00762719" w14:paraId="730C56B1" w14:textId="77777777" w:rsidTr="00762719">
        <w:trPr>
          <w:trHeight w:val="280"/>
        </w:trPr>
        <w:tc>
          <w:tcPr>
            <w:tcW w:w="57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7B2E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76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830B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10D8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4148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FFCD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6195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3519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1165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E026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7394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DD24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8563</w:t>
            </w:r>
          </w:p>
        </w:tc>
        <w:tc>
          <w:tcPr>
            <w:tcW w:w="114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99B0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7842</w:t>
            </w:r>
          </w:p>
        </w:tc>
      </w:tr>
      <w:tr w:rsidR="00762719" w:rsidRPr="00762719" w14:paraId="352BA058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6C2A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57DE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C7BA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568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FD8F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27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3FAF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98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E964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24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86B3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7636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566F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2878</w:t>
            </w:r>
          </w:p>
        </w:tc>
      </w:tr>
      <w:tr w:rsidR="00762719" w:rsidRPr="00762719" w14:paraId="652F1DA7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3138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2024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E59E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012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AB86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71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1DD1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617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C0E6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4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25F9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111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9DE3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8334</w:t>
            </w:r>
          </w:p>
        </w:tc>
      </w:tr>
      <w:tr w:rsidR="00762719" w:rsidRPr="00762719" w14:paraId="1B6AE14D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16DB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A6AA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A87D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084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9669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089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0BC7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201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A06E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52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6C43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2151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29A6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0506</w:t>
            </w:r>
          </w:p>
        </w:tc>
      </w:tr>
      <w:tr w:rsidR="00762719" w:rsidRPr="00762719" w14:paraId="11C8E539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2060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F6B6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8354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667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1672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82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EDBA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55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E182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25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21CE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5669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CEBA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2123</w:t>
            </w:r>
          </w:p>
        </w:tc>
      </w:tr>
      <w:tr w:rsidR="00762719" w:rsidRPr="00762719" w14:paraId="63068694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E6BB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7F5B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984C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1479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8B63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53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24A1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529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161D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33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28CB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33846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DD1C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5493</w:t>
            </w:r>
          </w:p>
        </w:tc>
      </w:tr>
      <w:tr w:rsidR="00762719" w:rsidRPr="00762719" w14:paraId="3E9A78DB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5C53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AB21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E9BD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404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D09C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22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DEBF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671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3460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46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2D48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2995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F682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8533</w:t>
            </w:r>
          </w:p>
        </w:tc>
      </w:tr>
      <w:tr w:rsidR="00762719" w:rsidRPr="00762719" w14:paraId="0E03AF6B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B2C3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D39A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AF5B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697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26DF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5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06A0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537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0603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09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7F75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0186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9C5B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3321</w:t>
            </w:r>
          </w:p>
        </w:tc>
      </w:tr>
      <w:tr w:rsidR="00762719" w:rsidRPr="00762719" w14:paraId="23AC6A42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D417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612E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108F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2864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25AD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16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34D8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951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338E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427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B84A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8794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C1EF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497</w:t>
            </w:r>
          </w:p>
        </w:tc>
      </w:tr>
      <w:tr w:rsidR="00762719" w:rsidRPr="00762719" w14:paraId="4CEE6C46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523D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DD6D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7ABC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0009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4E70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28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0B2B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028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4096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677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91A0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0681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8F43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4244</w:t>
            </w:r>
          </w:p>
        </w:tc>
      </w:tr>
      <w:tr w:rsidR="00762719" w:rsidRPr="00762719" w14:paraId="3E9E00B7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CA86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1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52B4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9C43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7347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95D3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129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96AF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118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9156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07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675B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5929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FE0C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706</w:t>
            </w:r>
          </w:p>
        </w:tc>
      </w:tr>
      <w:tr w:rsidR="00762719" w:rsidRPr="00762719" w14:paraId="03E8533A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E339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DE9C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EE49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8442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4588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98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4638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400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BB00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61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DB36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2679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901D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3303</w:t>
            </w:r>
          </w:p>
        </w:tc>
      </w:tr>
      <w:tr w:rsidR="00762719" w:rsidRPr="00762719" w14:paraId="7356E536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D7B7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5475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E8B4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9977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310B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6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627F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195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7C12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589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A35F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5573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4DFB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0651</w:t>
            </w:r>
          </w:p>
        </w:tc>
      </w:tr>
      <w:tr w:rsidR="00762719" w:rsidRPr="00762719" w14:paraId="2C58106A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44D3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40A7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2EB0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94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0077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29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A835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879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CB1A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305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793A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38869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94F6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3353</w:t>
            </w:r>
          </w:p>
        </w:tc>
      </w:tr>
      <w:tr w:rsidR="00762719" w:rsidRPr="00762719" w14:paraId="438DCFB2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A7ED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19B4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EFF6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087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A1CE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42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423C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924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E9E2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68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5415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7424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868E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783</w:t>
            </w:r>
          </w:p>
        </w:tc>
      </w:tr>
      <w:tr w:rsidR="00762719" w:rsidRPr="00762719" w14:paraId="51BB1629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5AEB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C6E2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ADFE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8542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C85E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41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A99E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04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E433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518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4DC0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3252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A28C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7098</w:t>
            </w:r>
          </w:p>
        </w:tc>
      </w:tr>
      <w:tr w:rsidR="00762719" w:rsidRPr="00762719" w14:paraId="0D47E502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E01C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6214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87F2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687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308D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48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7A5E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409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481C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1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3C10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1784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10E8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788</w:t>
            </w:r>
          </w:p>
        </w:tc>
      </w:tr>
      <w:tr w:rsidR="00762719" w:rsidRPr="00762719" w14:paraId="393621D7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9309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A6A9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8439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170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54FF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435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AAB3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141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69AF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914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3F50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7586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C250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9336</w:t>
            </w:r>
          </w:p>
        </w:tc>
      </w:tr>
      <w:tr w:rsidR="00762719" w:rsidRPr="00762719" w14:paraId="5ABF1C3D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CFED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9276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9047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52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D1A9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20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269D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309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2A25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3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B940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622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B1DB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3527</w:t>
            </w:r>
          </w:p>
        </w:tc>
      </w:tr>
      <w:tr w:rsidR="00762719" w:rsidRPr="00762719" w14:paraId="749FB46F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B438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B479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593A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150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EC2B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33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FC34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879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3B03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811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B3E9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15218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BF05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6964</w:t>
            </w:r>
          </w:p>
        </w:tc>
      </w:tr>
      <w:tr w:rsidR="00762719" w:rsidRPr="00762719" w14:paraId="60F15C20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9F21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87E2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D2B7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236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920A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72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6E89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21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5794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459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9F72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7461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B57B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5735</w:t>
            </w:r>
          </w:p>
        </w:tc>
      </w:tr>
      <w:tr w:rsidR="00762719" w:rsidRPr="00762719" w14:paraId="0DED103C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8247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CF30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52E8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3216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71E6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0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7219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151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FE66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079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7141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2399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AF60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645</w:t>
            </w:r>
          </w:p>
        </w:tc>
      </w:tr>
      <w:tr w:rsidR="00762719" w:rsidRPr="00762719" w14:paraId="7055D502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48F4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9B3E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8146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338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307E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86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254E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58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0CA2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41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94ED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6591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302F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6481</w:t>
            </w:r>
          </w:p>
        </w:tc>
      </w:tr>
      <w:tr w:rsidR="00762719" w:rsidRPr="00762719" w14:paraId="7ED856A5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9A3A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8870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FE77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9088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F794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97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B6ED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66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8A2E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695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E152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0874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DD9C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8441</w:t>
            </w:r>
          </w:p>
        </w:tc>
      </w:tr>
      <w:tr w:rsidR="00762719" w:rsidRPr="00762719" w14:paraId="01B55DA6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0F05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182A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D8E2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324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3D12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259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A99B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527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8845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314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A86B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181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E739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32983</w:t>
            </w:r>
          </w:p>
        </w:tc>
      </w:tr>
      <w:tr w:rsidR="00762719" w:rsidRPr="00762719" w14:paraId="35EA7556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64B1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BD4D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186B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6014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9D3F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913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4F75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673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13A7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87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DB99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734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6543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1681</w:t>
            </w:r>
          </w:p>
        </w:tc>
      </w:tr>
      <w:tr w:rsidR="00762719" w:rsidRPr="00762719" w14:paraId="711C153C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4418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2B75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0D35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0186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8436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27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F03B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88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D4A0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433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DFF9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1929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3A9F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9491</w:t>
            </w:r>
          </w:p>
        </w:tc>
      </w:tr>
      <w:tr w:rsidR="00762719" w:rsidRPr="00762719" w14:paraId="08D4F745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79AF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05BB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BEDA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7.1271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8D58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8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4FFF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109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CE26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52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749C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0904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77EB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614</w:t>
            </w:r>
          </w:p>
        </w:tc>
      </w:tr>
      <w:tr w:rsidR="00762719" w:rsidRPr="00762719" w14:paraId="28389720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EBBC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787F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8803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3205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BF4F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31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1243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750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6F0D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085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2AEB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7207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676C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6665</w:t>
            </w:r>
          </w:p>
        </w:tc>
      </w:tr>
      <w:tr w:rsidR="00762719" w:rsidRPr="00762719" w14:paraId="428C6A13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A7BB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A0F0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0363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798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BF92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265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2109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403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3D01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76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1FA2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73274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5E20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9627</w:t>
            </w:r>
          </w:p>
        </w:tc>
      </w:tr>
      <w:tr w:rsidR="00762719" w:rsidRPr="00762719" w14:paraId="089372DC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E44B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E732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456C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225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16E8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1245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9016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244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7FBF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53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A6FB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42827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C039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6495</w:t>
            </w:r>
          </w:p>
        </w:tc>
      </w:tr>
      <w:tr w:rsidR="00762719" w:rsidRPr="00762719" w14:paraId="7B1E2568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A06B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0551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C956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6279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BEED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87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6ECA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343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172C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710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CE0E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9457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E0F4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6248</w:t>
            </w:r>
          </w:p>
        </w:tc>
      </w:tr>
      <w:tr w:rsidR="00762719" w:rsidRPr="00762719" w14:paraId="64E443DD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E139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1AD9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C723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2541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74A7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34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10CA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263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E3BF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359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ED3B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4903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CBF5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0185</w:t>
            </w:r>
          </w:p>
        </w:tc>
      </w:tr>
      <w:tr w:rsidR="00762719" w:rsidRPr="00762719" w14:paraId="4ADAD17B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C736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391B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9801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3039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3695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12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DF66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276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3345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913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C0D4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8793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6398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555</w:t>
            </w:r>
          </w:p>
        </w:tc>
      </w:tr>
      <w:tr w:rsidR="00762719" w:rsidRPr="00762719" w14:paraId="055B3914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33C3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8FBD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2515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0492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7D94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05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6CB0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87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70C9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2239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B59F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5982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759C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1709</w:t>
            </w:r>
          </w:p>
        </w:tc>
      </w:tr>
      <w:tr w:rsidR="00762719" w:rsidRPr="00762719" w14:paraId="7E9B5ABA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9606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4025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BBDC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6798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BFE7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11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D00A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882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EEB1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653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CFAA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1011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91F8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2206</w:t>
            </w:r>
          </w:p>
        </w:tc>
      </w:tr>
      <w:tr w:rsidR="00762719" w:rsidRPr="00762719" w14:paraId="10FCC82C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485D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01F2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86AB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27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2F43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439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037A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112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4C32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05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0CC0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3999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FD5E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4388</w:t>
            </w:r>
          </w:p>
        </w:tc>
      </w:tr>
      <w:tr w:rsidR="00762719" w:rsidRPr="00762719" w14:paraId="41DB17AC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7F2A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428F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445B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534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3BAD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58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30AB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470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EF51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48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C0D7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128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DD0A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832</w:t>
            </w:r>
          </w:p>
        </w:tc>
      </w:tr>
      <w:tr w:rsidR="00762719" w:rsidRPr="00762719" w14:paraId="62E73863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7FC8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F6EC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8C64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700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BFF7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38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4585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762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EC35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69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905D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4537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136F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782</w:t>
            </w:r>
          </w:p>
        </w:tc>
      </w:tr>
      <w:tr w:rsidR="00762719" w:rsidRPr="00762719" w14:paraId="2F9FD427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B1BC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4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6B8F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3346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389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EF8C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46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A2F7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811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C1E9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320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EFEA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788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BCDB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5264</w:t>
            </w:r>
          </w:p>
        </w:tc>
      </w:tr>
      <w:tr w:rsidR="00762719" w:rsidRPr="00762719" w14:paraId="316D7BE1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A9A8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64BD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9209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.1729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35F3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2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8F3E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529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2023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42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AF5C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1472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2D2C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8144</w:t>
            </w:r>
          </w:p>
        </w:tc>
      </w:tr>
      <w:tr w:rsidR="00762719" w:rsidRPr="00762719" w14:paraId="49016FE3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6412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F3E6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9D43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588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EA01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09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14E7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52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C854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55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197E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1866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E8CE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8979</w:t>
            </w:r>
          </w:p>
        </w:tc>
      </w:tr>
      <w:tr w:rsidR="00762719" w:rsidRPr="00762719" w14:paraId="4D69948D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E20B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B229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AE79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9508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2E1B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1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B331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04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3662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68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3930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0011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B723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3027</w:t>
            </w:r>
          </w:p>
        </w:tc>
      </w:tr>
      <w:tr w:rsidR="00762719" w:rsidRPr="00762719" w14:paraId="57E8D6CF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4C6A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4ED6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5276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6195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51B6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68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8B30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25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8FC5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70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6806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0606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9031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1411</w:t>
            </w:r>
          </w:p>
        </w:tc>
      </w:tr>
      <w:tr w:rsidR="00762719" w:rsidRPr="00762719" w14:paraId="0F368507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59F7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2562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0783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6672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1234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360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375A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3329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60C4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43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1835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8699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7828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8602</w:t>
            </w:r>
          </w:p>
        </w:tc>
      </w:tr>
      <w:tr w:rsidR="00762719" w:rsidRPr="00762719" w14:paraId="77280003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A222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E00DF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453C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510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E372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68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5DE4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471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D3C3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212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BA51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3785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9CD5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0934</w:t>
            </w:r>
          </w:p>
        </w:tc>
      </w:tr>
      <w:tr w:rsidR="00762719" w:rsidRPr="00762719" w14:paraId="2E90CF2C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558C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B43C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3E45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090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B962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08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D270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5294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E541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21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C450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8745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1EFF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9983</w:t>
            </w:r>
          </w:p>
        </w:tc>
      </w:tr>
      <w:tr w:rsidR="00762719" w:rsidRPr="00762719" w14:paraId="07FE626A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8940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4214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E160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2894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01E4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88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7514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866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6F54E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02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D6E4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0198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B80F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3155</w:t>
            </w:r>
          </w:p>
        </w:tc>
      </w:tr>
      <w:tr w:rsidR="00762719" w:rsidRPr="00762719" w14:paraId="526CC547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22D3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D4D0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FF7C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3777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17405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77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CBEC7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302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FC5C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648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2B23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6644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BC2C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9697</w:t>
            </w:r>
          </w:p>
        </w:tc>
      </w:tr>
      <w:tr w:rsidR="00762719" w:rsidRPr="00762719" w14:paraId="7CC44574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9255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A2756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3F8F0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881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2023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28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B57C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26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2A9C9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82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8449C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79798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CDE2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7433</w:t>
            </w:r>
          </w:p>
        </w:tc>
      </w:tr>
      <w:tr w:rsidR="00762719" w:rsidRPr="00762719" w14:paraId="00455928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95C9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1</w:t>
            </w:r>
          </w:p>
        </w:tc>
        <w:tc>
          <w:tcPr>
            <w:tcW w:w="76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0F00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53613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.12129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8689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1348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07191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838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1C14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32786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0DFC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1162</w:t>
            </w:r>
          </w:p>
        </w:tc>
        <w:tc>
          <w:tcPr>
            <w:tcW w:w="11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63328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9233</w:t>
            </w:r>
          </w:p>
        </w:tc>
      </w:tr>
      <w:tr w:rsidR="00762719" w:rsidRPr="00762719" w14:paraId="77402042" w14:textId="77777777" w:rsidTr="00762719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79FBE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C23C8B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995E04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4993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B877C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08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D8BDBA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973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F362A2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685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1BC76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4188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BE93FD" w14:textId="77777777" w:rsidR="00762719" w:rsidRPr="00762719" w:rsidRDefault="00762719" w:rsidP="00762719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76271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4167</w:t>
            </w:r>
          </w:p>
        </w:tc>
      </w:tr>
    </w:tbl>
    <w:p w14:paraId="594145E5" w14:textId="1A6CB074" w:rsidR="00762719" w:rsidRDefault="00762719" w:rsidP="00CC44D4">
      <w:pPr>
        <w:jc w:val="center"/>
      </w:pPr>
    </w:p>
    <w:tbl>
      <w:tblPr>
        <w:tblW w:w="5954" w:type="dxa"/>
        <w:tblLook w:val="04A0" w:firstRow="1" w:lastRow="0" w:firstColumn="1" w:lastColumn="0" w:noHBand="0" w:noVBand="1"/>
      </w:tblPr>
      <w:tblGrid>
        <w:gridCol w:w="1040"/>
        <w:gridCol w:w="1040"/>
        <w:gridCol w:w="1181"/>
        <w:gridCol w:w="1275"/>
        <w:gridCol w:w="1418"/>
      </w:tblGrid>
      <w:tr w:rsidR="00936DDE" w:rsidRPr="00C67E64" w14:paraId="5AEC5F2E" w14:textId="77777777" w:rsidTr="00C67E64">
        <w:trPr>
          <w:trHeight w:val="280"/>
        </w:trPr>
        <w:tc>
          <w:tcPr>
            <w:tcW w:w="1040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1CBD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o.</w:t>
            </w:r>
          </w:p>
        </w:tc>
        <w:tc>
          <w:tcPr>
            <w:tcW w:w="1040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4FC4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om</w:t>
            </w:r>
          </w:p>
        </w:tc>
        <w:tc>
          <w:tcPr>
            <w:tcW w:w="3874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DFD49D" w14:textId="675B8B1B" w:rsidR="00936DDE" w:rsidRPr="00C67E64" w:rsidRDefault="00C67E64" w:rsidP="00C67E64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N7</w:t>
            </w: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-3</w:t>
            </w:r>
          </w:p>
        </w:tc>
      </w:tr>
      <w:tr w:rsidR="00936DDE" w:rsidRPr="00C67E64" w14:paraId="7D18B640" w14:textId="77777777" w:rsidTr="00C67E64">
        <w:trPr>
          <w:trHeight w:val="280"/>
        </w:trPr>
        <w:tc>
          <w:tcPr>
            <w:tcW w:w="1040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90C40E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040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621B10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8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92649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28D98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2DFB9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</w:tr>
      <w:tr w:rsidR="00936DDE" w:rsidRPr="00C67E64" w14:paraId="32F55C2B" w14:textId="77777777" w:rsidTr="00C67E64">
        <w:trPr>
          <w:trHeight w:val="280"/>
        </w:trPr>
        <w:tc>
          <w:tcPr>
            <w:tcW w:w="10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4A78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B4CF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3992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6746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78B0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8429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DF3F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8465</w:t>
            </w:r>
          </w:p>
        </w:tc>
      </w:tr>
      <w:tr w:rsidR="00936DDE" w:rsidRPr="00C67E64" w14:paraId="69792D1C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DA6C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2F86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F78E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167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E23B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71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BF4B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9816</w:t>
            </w:r>
          </w:p>
        </w:tc>
      </w:tr>
      <w:tr w:rsidR="00936DDE" w:rsidRPr="00C67E64" w14:paraId="34B723A8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4705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6023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088B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636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9DB4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574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E03D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7834</w:t>
            </w:r>
          </w:p>
        </w:tc>
      </w:tr>
      <w:tr w:rsidR="00936DDE" w:rsidRPr="00C67E64" w14:paraId="5F789A0D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FACD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770A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A875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199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632E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727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B80C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941</w:t>
            </w:r>
          </w:p>
        </w:tc>
      </w:tr>
      <w:tr w:rsidR="00936DDE" w:rsidRPr="00C67E64" w14:paraId="7803D9E5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AC84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31B2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641B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929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42EC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47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3306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0117</w:t>
            </w:r>
          </w:p>
        </w:tc>
      </w:tr>
      <w:tr w:rsidR="00936DDE" w:rsidRPr="00C67E64" w14:paraId="28E64D52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B0C2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EC6A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6F5B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6927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E393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4C50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0171</w:t>
            </w:r>
          </w:p>
        </w:tc>
      </w:tr>
      <w:tr w:rsidR="00936DDE" w:rsidRPr="00C67E64" w14:paraId="48E56A63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0FEB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931C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6D9E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14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291D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586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1C8E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9946</w:t>
            </w:r>
          </w:p>
        </w:tc>
      </w:tr>
      <w:tr w:rsidR="00936DDE" w:rsidRPr="00C67E64" w14:paraId="68865C07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F265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EB14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4745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396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0359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857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5226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7122</w:t>
            </w:r>
          </w:p>
        </w:tc>
      </w:tr>
      <w:tr w:rsidR="00936DDE" w:rsidRPr="00C67E64" w14:paraId="593F6A5D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56DB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F7C1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78FE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810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8C1A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18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AD02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0882</w:t>
            </w:r>
          </w:p>
        </w:tc>
      </w:tr>
      <w:tr w:rsidR="00936DDE" w:rsidRPr="00C67E64" w14:paraId="4BC92E1E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04C9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7691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86E2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3217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6A83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789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0C60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0404</w:t>
            </w:r>
          </w:p>
        </w:tc>
      </w:tr>
      <w:tr w:rsidR="00936DDE" w:rsidRPr="00C67E64" w14:paraId="27BD6F7C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B043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ECC7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5BFB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7769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910A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69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06E1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1072</w:t>
            </w:r>
          </w:p>
        </w:tc>
      </w:tr>
      <w:tr w:rsidR="00936DDE" w:rsidRPr="00C67E64" w14:paraId="6A2CB617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AA1D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EAA7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F55E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0917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F465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467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9BBF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0018</w:t>
            </w:r>
          </w:p>
        </w:tc>
      </w:tr>
      <w:tr w:rsidR="00936DDE" w:rsidRPr="00C67E64" w14:paraId="53F55409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2758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2DE5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74D9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6028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9AD3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19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6284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7818</w:t>
            </w:r>
          </w:p>
        </w:tc>
      </w:tr>
      <w:tr w:rsidR="00936DDE" w:rsidRPr="00C67E64" w14:paraId="67272668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5C85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1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3A11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820B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3491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BBDC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353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C8F6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0396</w:t>
            </w:r>
          </w:p>
        </w:tc>
      </w:tr>
      <w:tr w:rsidR="00936DDE" w:rsidRPr="00C67E64" w14:paraId="18629743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94D8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F330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5028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9539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F12C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86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FD09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0419</w:t>
            </w:r>
          </w:p>
        </w:tc>
      </w:tr>
      <w:tr w:rsidR="00936DDE" w:rsidRPr="00C67E64" w14:paraId="474D8230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1ADC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5376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AA75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8452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3388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014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C978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7653</w:t>
            </w:r>
          </w:p>
        </w:tc>
      </w:tr>
      <w:tr w:rsidR="00936DDE" w:rsidRPr="00C67E64" w14:paraId="177C762D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8402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30F4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D3C0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5315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5C03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167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B399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0985</w:t>
            </w:r>
          </w:p>
        </w:tc>
      </w:tr>
      <w:tr w:rsidR="00936DDE" w:rsidRPr="00C67E64" w14:paraId="6094D231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E518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B405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0840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4689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5D76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42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4B87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4998</w:t>
            </w:r>
          </w:p>
        </w:tc>
      </w:tr>
      <w:tr w:rsidR="00936DDE" w:rsidRPr="00C67E64" w14:paraId="4740270D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0877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A3FD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F0F5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523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D45D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43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D27E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0183</w:t>
            </w:r>
          </w:p>
        </w:tc>
      </w:tr>
      <w:tr w:rsidR="00936DDE" w:rsidRPr="00C67E64" w14:paraId="35FFD97A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6F3A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EA7B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4BAA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3210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85DD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0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5B865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3529</w:t>
            </w:r>
          </w:p>
        </w:tc>
      </w:tr>
      <w:tr w:rsidR="00936DDE" w:rsidRPr="00C67E64" w14:paraId="547ED3B8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6EE8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A207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B4FA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7168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B1015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59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4D6B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5914</w:t>
            </w:r>
          </w:p>
        </w:tc>
      </w:tr>
      <w:tr w:rsidR="00936DDE" w:rsidRPr="00C67E64" w14:paraId="369BCB41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D297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D6C9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C927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7.3890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B810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13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199F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4682</w:t>
            </w:r>
          </w:p>
        </w:tc>
      </w:tr>
      <w:tr w:rsidR="00936DDE" w:rsidRPr="00C67E64" w14:paraId="640ABF99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15D8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CA5A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BF3A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5524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FFEE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34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3A41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0913</w:t>
            </w:r>
          </w:p>
        </w:tc>
      </w:tr>
      <w:tr w:rsidR="00936DDE" w:rsidRPr="00C67E64" w14:paraId="74C309F0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5481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B8FB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4645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7548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B800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0494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A8AF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0865</w:t>
            </w:r>
          </w:p>
        </w:tc>
      </w:tr>
      <w:tr w:rsidR="00936DDE" w:rsidRPr="00C67E64" w14:paraId="0C5B2A2C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129F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379E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7EA3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7.7421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1C16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405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69DA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087</w:t>
            </w:r>
          </w:p>
        </w:tc>
      </w:tr>
      <w:tr w:rsidR="00936DDE" w:rsidRPr="00C67E64" w14:paraId="11EB3B3E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DA24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7D59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9BA2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5363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6474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50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9269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6802</w:t>
            </w:r>
          </w:p>
        </w:tc>
      </w:tr>
      <w:tr w:rsidR="00936DDE" w:rsidRPr="00C67E64" w14:paraId="1EE6DF80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C63B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7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9FAB5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3D76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8921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C838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246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ED9D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8983</w:t>
            </w:r>
          </w:p>
        </w:tc>
      </w:tr>
      <w:tr w:rsidR="00936DDE" w:rsidRPr="00C67E64" w14:paraId="7ED82DCF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8EA4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1334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A456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6412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542E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793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3900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198</w:t>
            </w:r>
          </w:p>
        </w:tc>
      </w:tr>
      <w:tr w:rsidR="00936DDE" w:rsidRPr="00C67E64" w14:paraId="43904DAB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247E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9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E0DF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A7F6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86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6F8A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165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EBF5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6622</w:t>
            </w:r>
          </w:p>
        </w:tc>
      </w:tr>
      <w:tr w:rsidR="00936DDE" w:rsidRPr="00C67E64" w14:paraId="1F0867FD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06EC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6204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14425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372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01F0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5977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406D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7678</w:t>
            </w:r>
          </w:p>
        </w:tc>
      </w:tr>
      <w:tr w:rsidR="00936DDE" w:rsidRPr="00C67E64" w14:paraId="3C8E58B7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A19C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B71A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3303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4913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E6CA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25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B0A1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0048</w:t>
            </w:r>
          </w:p>
        </w:tc>
      </w:tr>
      <w:tr w:rsidR="00936DDE" w:rsidRPr="00C67E64" w14:paraId="24957710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E27D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B484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FEE0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449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C865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78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BCAF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9197</w:t>
            </w:r>
          </w:p>
        </w:tc>
      </w:tr>
      <w:tr w:rsidR="00936DDE" w:rsidRPr="00C67E64" w14:paraId="1C17402E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56FC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E5D1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62AD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5462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6AB7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3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CA58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6923</w:t>
            </w:r>
          </w:p>
        </w:tc>
      </w:tr>
      <w:tr w:rsidR="00936DDE" w:rsidRPr="00C67E64" w14:paraId="5254337C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5DC2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BD44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AA6C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7306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C8F4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41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1B47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522</w:t>
            </w:r>
          </w:p>
        </w:tc>
      </w:tr>
      <w:tr w:rsidR="00936DDE" w:rsidRPr="00C67E64" w14:paraId="18D21E95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7ED2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0864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BCDE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9160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6D06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98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54C05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2056</w:t>
            </w:r>
          </w:p>
        </w:tc>
      </w:tr>
      <w:tr w:rsidR="00936DDE" w:rsidRPr="00C67E64" w14:paraId="0F439615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BE78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E4F75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B096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655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5973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39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6825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8301</w:t>
            </w:r>
          </w:p>
        </w:tc>
      </w:tr>
      <w:tr w:rsidR="00936DDE" w:rsidRPr="00C67E64" w14:paraId="660AE0EC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15FD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7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7C95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4454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060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2AED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AB6F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6373</w:t>
            </w:r>
          </w:p>
        </w:tc>
      </w:tr>
      <w:tr w:rsidR="00936DDE" w:rsidRPr="00C67E64" w14:paraId="67713C2F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3B5D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3FFD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A321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27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19B7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58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5F3A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38272</w:t>
            </w:r>
          </w:p>
        </w:tc>
      </w:tr>
      <w:tr w:rsidR="00936DDE" w:rsidRPr="00C67E64" w14:paraId="78784888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ED43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9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FB5C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D092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0976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5EF9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506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66C6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7561</w:t>
            </w:r>
          </w:p>
        </w:tc>
      </w:tr>
      <w:tr w:rsidR="00936DDE" w:rsidRPr="00C67E64" w14:paraId="3E40B62C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3894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777F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0FCA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5791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9F4B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98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E5DC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2634</w:t>
            </w:r>
          </w:p>
        </w:tc>
      </w:tr>
      <w:tr w:rsidR="00936DDE" w:rsidRPr="00C67E64" w14:paraId="644F9EA2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97AC5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7A7A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8054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3742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ED9B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56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4384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3855</w:t>
            </w:r>
          </w:p>
        </w:tc>
      </w:tr>
      <w:tr w:rsidR="00936DDE" w:rsidRPr="00C67E64" w14:paraId="04DD93B3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5987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6475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B02E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070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C651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16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FDEA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2263</w:t>
            </w:r>
          </w:p>
        </w:tc>
      </w:tr>
      <w:tr w:rsidR="00936DDE" w:rsidRPr="00C67E64" w14:paraId="3A8CE620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7E42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4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7EFB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38FD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7982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17DC7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293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2F2E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109</w:t>
            </w:r>
          </w:p>
        </w:tc>
      </w:tr>
      <w:tr w:rsidR="00936DDE" w:rsidRPr="00C67E64" w14:paraId="591AB556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5368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4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A089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8C5D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223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A0D3C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17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AB1F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3855</w:t>
            </w:r>
          </w:p>
        </w:tc>
      </w:tr>
      <w:tr w:rsidR="00936DDE" w:rsidRPr="00C67E64" w14:paraId="3F353BC3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B854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4B0E2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2C20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3957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9ED4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90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127E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4226</w:t>
            </w:r>
          </w:p>
        </w:tc>
      </w:tr>
      <w:tr w:rsidR="00936DDE" w:rsidRPr="00C67E64" w14:paraId="09CF98CC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2761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835E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9B78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5033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2047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04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1337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0202</w:t>
            </w:r>
          </w:p>
        </w:tc>
      </w:tr>
      <w:tr w:rsidR="00936DDE" w:rsidRPr="00C67E64" w14:paraId="17E60C35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591A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7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2128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CC08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3666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1959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45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57AD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4961</w:t>
            </w:r>
          </w:p>
        </w:tc>
      </w:tr>
      <w:tr w:rsidR="00936DDE" w:rsidRPr="00C67E64" w14:paraId="7DF4D627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F040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A51E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5620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7997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EDFEB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887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0FC8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3631</w:t>
            </w:r>
          </w:p>
        </w:tc>
      </w:tr>
      <w:tr w:rsidR="00936DDE" w:rsidRPr="00C67E64" w14:paraId="461AE3A7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893D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9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BD0A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0900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0805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3267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700E9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1427</w:t>
            </w:r>
          </w:p>
        </w:tc>
      </w:tr>
      <w:tr w:rsidR="00936DDE" w:rsidRPr="00C67E64" w14:paraId="729F7B83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C64FF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B509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0B044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099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6E5A3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412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47C41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838</w:t>
            </w:r>
          </w:p>
        </w:tc>
      </w:tr>
      <w:tr w:rsidR="00936DDE" w:rsidRPr="00C67E64" w14:paraId="353553D2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24FB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1</w:t>
            </w:r>
          </w:p>
        </w:tc>
        <w:tc>
          <w:tcPr>
            <w:tcW w:w="10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A0F4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9F0BD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27774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54E7E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3302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0E45A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894</w:t>
            </w:r>
          </w:p>
        </w:tc>
      </w:tr>
      <w:tr w:rsidR="00936DDE" w:rsidRPr="00C67E64" w14:paraId="50369A8B" w14:textId="77777777" w:rsidTr="00C67E64">
        <w:trPr>
          <w:trHeight w:val="280"/>
        </w:trPr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DD7455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C4C0F0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2A8BC8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3062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415445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965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4AA206" w14:textId="77777777" w:rsidR="00936DDE" w:rsidRPr="00C67E64" w:rsidRDefault="00936DDE" w:rsidP="00C67E64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55878</w:t>
            </w:r>
          </w:p>
        </w:tc>
      </w:tr>
    </w:tbl>
    <w:p w14:paraId="56BA0803" w14:textId="77777777" w:rsidR="00936DDE" w:rsidRDefault="00936DDE" w:rsidP="00CC44D4">
      <w:pPr>
        <w:jc w:val="center"/>
      </w:pPr>
    </w:p>
    <w:p w14:paraId="5625A55B" w14:textId="36F3D6DC" w:rsidR="000A0CF5" w:rsidRDefault="00521C58" w:rsidP="00CC44D4">
      <w:pPr>
        <w:jc w:val="center"/>
      </w:pPr>
      <w:r>
        <w:object w:dxaOrig="3981" w:dyaOrig="1398" w14:anchorId="38556C79">
          <v:shape id="_x0000_i1026" type="#_x0000_t75" style="width:241.05pt;height:85.2pt" o:ole="">
            <v:imagedata r:id="rId24" o:title="" cropbottom="21065f" cropright="21406f"/>
          </v:shape>
          <o:OLEObject Type="Embed" ProgID="ChemDraw.Document.6.0" ShapeID="_x0000_i1026" DrawAspect="Content" ObjectID="_1672480093" r:id="rId25"/>
        </w:object>
      </w:r>
    </w:p>
    <w:p w14:paraId="1C293ECF" w14:textId="70FDD183" w:rsidR="00521C58" w:rsidRPr="00222913" w:rsidRDefault="005C4F10" w:rsidP="00521C58">
      <w:pPr>
        <w:spacing w:line="360" w:lineRule="auto"/>
        <w:jc w:val="center"/>
        <w:rPr>
          <w:rFonts w:ascii="Times New Roman" w:hAnsi="Times New Roman" w:cs="Times New Roman"/>
          <w:b/>
        </w:rPr>
      </w:pPr>
      <w:r w:rsidRPr="005D3A55">
        <w:rPr>
          <w:rFonts w:ascii="Times New Roman" w:hAnsi="Times New Roman" w:cs="Times New Roman"/>
          <w:bCs/>
        </w:rPr>
        <w:t>Fig</w:t>
      </w:r>
      <w:r>
        <w:rPr>
          <w:rFonts w:ascii="Times New Roman" w:hAnsi="Times New Roman" w:cs="Times New Roman"/>
          <w:bCs/>
        </w:rPr>
        <w:t>.</w:t>
      </w:r>
      <w:r w:rsidRPr="005D3A55">
        <w:rPr>
          <w:rFonts w:ascii="Times New Roman" w:hAnsi="Times New Roman" w:cs="Times New Roman"/>
          <w:bCs/>
        </w:rPr>
        <w:t xml:space="preserve"> S</w:t>
      </w:r>
      <w:r>
        <w:rPr>
          <w:rFonts w:ascii="Times New Roman" w:hAnsi="Times New Roman" w:cs="Times New Roman"/>
          <w:bCs/>
        </w:rPr>
        <w:t>1</w:t>
      </w:r>
      <w:r w:rsidR="00E92150">
        <w:rPr>
          <w:rFonts w:ascii="Times New Roman" w:hAnsi="Times New Roman" w:cs="Times New Roman"/>
          <w:bCs/>
        </w:rPr>
        <w:t>2</w:t>
      </w:r>
      <w:r w:rsidR="00521C58" w:rsidRPr="00F92067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 xml:space="preserve"> </w:t>
      </w:r>
      <w:r w:rsidR="00521C58" w:rsidRPr="00F92067">
        <w:rPr>
          <w:rFonts w:ascii="Times New Roman" w:eastAsia="等线" w:hAnsi="Times New Roman" w:cs="Times New Roman"/>
          <w:color w:val="000000"/>
          <w:kern w:val="0"/>
          <w:szCs w:val="21"/>
        </w:rPr>
        <w:t>S</w:t>
      </w:r>
      <w:r w:rsidR="00521C58" w:rsidRPr="00F92067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 xml:space="preserve">tructure of </w:t>
      </w:r>
      <w:r w:rsidR="00521C58">
        <w:rPr>
          <w:rFonts w:ascii="Times New Roman" w:hAnsi="Times New Roman" w:cs="Times New Roman"/>
          <w:b/>
        </w:rPr>
        <w:t>N7</w:t>
      </w:r>
      <w:r w:rsidR="00521C58" w:rsidRPr="00521C58">
        <w:rPr>
          <w:rFonts w:ascii="Times New Roman" w:hAnsi="Times New Roman" w:cs="Times New Roman"/>
          <w:bCs/>
        </w:rPr>
        <w:t>b</w:t>
      </w:r>
    </w:p>
    <w:p w14:paraId="2407D43A" w14:textId="308D3CB9" w:rsidR="00C67133" w:rsidRDefault="00521C58" w:rsidP="00C67133">
      <w:r>
        <w:rPr>
          <w:noProof/>
        </w:rPr>
        <w:drawing>
          <wp:inline distT="0" distB="0" distL="0" distR="0" wp14:anchorId="528BC994" wp14:editId="6FF631B8">
            <wp:extent cx="1404000" cy="590400"/>
            <wp:effectExtent l="0" t="0" r="5715" b="635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图片 26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293" t="28689" r="28244" b="29782"/>
                    <a:stretch/>
                  </pic:blipFill>
                  <pic:spPr bwMode="auto">
                    <a:xfrm>
                      <a:off x="0" y="0"/>
                      <a:ext cx="1404000" cy="59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67133">
        <w:rPr>
          <w:rFonts w:hint="eastAsia"/>
        </w:rPr>
        <w:t xml:space="preserve"> </w:t>
      </w:r>
      <w:r w:rsidR="00C67133">
        <w:t xml:space="preserve">       </w:t>
      </w:r>
      <w:r>
        <w:rPr>
          <w:noProof/>
        </w:rPr>
        <w:drawing>
          <wp:inline distT="0" distB="0" distL="0" distR="0" wp14:anchorId="2F931A9E" wp14:editId="52DE5974">
            <wp:extent cx="1299600" cy="590400"/>
            <wp:effectExtent l="0" t="0" r="0" b="635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/>
                    <pic:cNvPicPr/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042" t="22951" r="28606" b="29235"/>
                    <a:stretch/>
                  </pic:blipFill>
                  <pic:spPr bwMode="auto">
                    <a:xfrm>
                      <a:off x="0" y="0"/>
                      <a:ext cx="1299600" cy="59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67133">
        <w:t xml:space="preserve">        </w:t>
      </w:r>
      <w:r>
        <w:rPr>
          <w:noProof/>
        </w:rPr>
        <w:drawing>
          <wp:inline distT="0" distB="0" distL="0" distR="0" wp14:anchorId="3C580EF3" wp14:editId="371A897D">
            <wp:extent cx="1332000" cy="590400"/>
            <wp:effectExtent l="0" t="0" r="1905" b="63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 28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246" t="29235" r="29810" b="26503"/>
                    <a:stretch/>
                  </pic:blipFill>
                  <pic:spPr bwMode="auto">
                    <a:xfrm>
                      <a:off x="0" y="0"/>
                      <a:ext cx="1332000" cy="59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6587B7" w14:textId="0BCFB12A" w:rsidR="00C67133" w:rsidRPr="00521C58" w:rsidRDefault="00C67133" w:rsidP="00C67133">
      <w:pPr>
        <w:ind w:firstLineChars="450" w:firstLine="945"/>
        <w:rPr>
          <w:rFonts w:ascii="Times New Roman" w:hAnsi="Times New Roman" w:cs="Times New Roman"/>
        </w:rPr>
      </w:pPr>
      <w:r w:rsidRPr="00521C58">
        <w:rPr>
          <w:rFonts w:ascii="Times New Roman" w:hAnsi="Times New Roman" w:cs="Times New Roman"/>
          <w:b/>
          <w:bCs/>
        </w:rPr>
        <w:t>N7</w:t>
      </w:r>
      <w:r>
        <w:rPr>
          <w:rFonts w:ascii="Times New Roman" w:hAnsi="Times New Roman" w:cs="Times New Roman"/>
        </w:rPr>
        <w:t>b</w:t>
      </w:r>
      <w:r w:rsidRPr="00521C58">
        <w:rPr>
          <w:rFonts w:ascii="Times New Roman" w:hAnsi="Times New Roman" w:cs="Times New Roman"/>
        </w:rPr>
        <w:t>-1</w:t>
      </w:r>
      <w:r w:rsidRPr="00521C58">
        <w:rPr>
          <w:rFonts w:ascii="Times New Roman" w:hAnsi="Times New Roman" w:cs="Times New Roman"/>
          <w:b/>
          <w:bCs/>
        </w:rPr>
        <w:t xml:space="preserve">                       N7</w:t>
      </w:r>
      <w:r w:rsidRPr="00521C58">
        <w:rPr>
          <w:rFonts w:ascii="Times New Roman" w:hAnsi="Times New Roman" w:cs="Times New Roman"/>
        </w:rPr>
        <w:t>b-</w:t>
      </w:r>
      <w:r>
        <w:rPr>
          <w:rFonts w:ascii="Times New Roman" w:hAnsi="Times New Roman" w:cs="Times New Roman"/>
        </w:rPr>
        <w:t>2</w:t>
      </w:r>
      <w:r w:rsidRPr="00521C58">
        <w:rPr>
          <w:rFonts w:ascii="Times New Roman" w:hAnsi="Times New Roman" w:cs="Times New Roman"/>
        </w:rPr>
        <w:t xml:space="preserve">                     </w:t>
      </w:r>
      <w:r w:rsidRPr="00521C58">
        <w:rPr>
          <w:rFonts w:ascii="Times New Roman" w:hAnsi="Times New Roman" w:cs="Times New Roman"/>
          <w:b/>
          <w:bCs/>
        </w:rPr>
        <w:t>N7</w:t>
      </w:r>
      <w:r>
        <w:rPr>
          <w:rFonts w:ascii="Times New Roman" w:hAnsi="Times New Roman" w:cs="Times New Roman"/>
        </w:rPr>
        <w:t>b</w:t>
      </w:r>
      <w:r w:rsidRPr="00521C58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3</w:t>
      </w:r>
    </w:p>
    <w:p w14:paraId="43868F03" w14:textId="357D53E2" w:rsidR="00521C58" w:rsidRDefault="00521C58" w:rsidP="00CC44D4">
      <w:pPr>
        <w:jc w:val="center"/>
      </w:pPr>
      <w:r>
        <w:rPr>
          <w:noProof/>
        </w:rPr>
        <w:drawing>
          <wp:inline distT="0" distB="0" distL="0" distR="0" wp14:anchorId="0B52D054" wp14:editId="06923EF3">
            <wp:extent cx="1390650" cy="775974"/>
            <wp:effectExtent l="0" t="0" r="0" b="508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423" t="25136" r="30171" b="26230"/>
                    <a:stretch/>
                  </pic:blipFill>
                  <pic:spPr bwMode="auto">
                    <a:xfrm>
                      <a:off x="0" y="0"/>
                      <a:ext cx="1401928" cy="7822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115127" w14:textId="6C62C9E6" w:rsidR="000A0CF5" w:rsidRDefault="00C67133" w:rsidP="00CC44D4">
      <w:pPr>
        <w:jc w:val="center"/>
      </w:pPr>
      <w:r w:rsidRPr="00521C58">
        <w:rPr>
          <w:rFonts w:ascii="Times New Roman" w:hAnsi="Times New Roman" w:cs="Times New Roman"/>
          <w:b/>
          <w:bCs/>
        </w:rPr>
        <w:t>N7</w:t>
      </w:r>
      <w:r w:rsidRPr="00521C58">
        <w:rPr>
          <w:rFonts w:ascii="Times New Roman" w:hAnsi="Times New Roman" w:cs="Times New Roman"/>
        </w:rPr>
        <w:t>b-</w:t>
      </w:r>
      <w:r>
        <w:rPr>
          <w:rFonts w:ascii="Times New Roman" w:hAnsi="Times New Roman" w:cs="Times New Roman"/>
        </w:rPr>
        <w:t>4</w:t>
      </w:r>
    </w:p>
    <w:p w14:paraId="14B6E384" w14:textId="39CE99D3" w:rsidR="00C67133" w:rsidRPr="000A0CF5" w:rsidRDefault="00C67133" w:rsidP="00C67133">
      <w:pPr>
        <w:widowControl/>
        <w:spacing w:line="36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Optimized conformers (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sym w:font="Symbol" w:char="F0B3"/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 xml:space="preserve"> 1%) of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t>N7b</w:t>
      </w:r>
      <w:r w:rsidRPr="000A0CF5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lang w:eastAsia="de-DE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at the B3LYP/6-31+G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(d) level with PCM model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in MeOH.</w:t>
      </w:r>
    </w:p>
    <w:p w14:paraId="47430769" w14:textId="0A6FE667" w:rsidR="00C67133" w:rsidRPr="005349FF" w:rsidRDefault="00C67133" w:rsidP="00C67133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Cs w:val="21"/>
        </w:rPr>
      </w:pPr>
      <w:r w:rsidRPr="005349FF">
        <w:rPr>
          <w:rFonts w:ascii="Times New Roman" w:eastAsia="宋体" w:hAnsi="Times New Roman" w:cs="Times New Roman" w:hint="eastAsia"/>
          <w:kern w:val="0"/>
          <w:szCs w:val="21"/>
        </w:rPr>
        <w:t>Table S</w:t>
      </w:r>
      <w:r w:rsidR="004512C9" w:rsidRPr="005349FF">
        <w:rPr>
          <w:rFonts w:ascii="Times New Roman" w:eastAsia="宋体" w:hAnsi="Times New Roman" w:cs="Times New Roman"/>
          <w:kern w:val="0"/>
          <w:szCs w:val="21"/>
        </w:rPr>
        <w:t>3</w:t>
      </w:r>
      <w:r w:rsidRPr="005349FF">
        <w:rPr>
          <w:rFonts w:ascii="Times New Roman" w:eastAsia="宋体" w:hAnsi="Times New Roman" w:cs="Times New Roman" w:hint="eastAsia"/>
          <w:kern w:val="0"/>
          <w:szCs w:val="21"/>
        </w:rPr>
        <w:t xml:space="preserve">. </w:t>
      </w:r>
      <w:r w:rsidRPr="005349FF">
        <w:rPr>
          <w:rFonts w:ascii="Times New Roman" w:eastAsia="宋体" w:hAnsi="Times New Roman" w:cs="Times New Roman"/>
          <w:kern w:val="0"/>
          <w:szCs w:val="21"/>
        </w:rPr>
        <w:t xml:space="preserve">Important Thermodynamic Parameters and Conformational Analysis of </w:t>
      </w:r>
      <w:r w:rsidRPr="005349FF">
        <w:rPr>
          <w:rFonts w:ascii="Times New Roman" w:eastAsia="宋体" w:hAnsi="Times New Roman" w:cs="Times New Roman"/>
          <w:b/>
          <w:kern w:val="0"/>
          <w:szCs w:val="21"/>
        </w:rPr>
        <w:t>N7</w:t>
      </w:r>
      <w:r w:rsidRPr="005349FF">
        <w:rPr>
          <w:rFonts w:ascii="Times New Roman" w:eastAsia="宋体" w:hAnsi="Times New Roman" w:cs="Times New Roman" w:hint="eastAsia"/>
          <w:b/>
          <w:kern w:val="0"/>
          <w:szCs w:val="21"/>
        </w:rPr>
        <w:t>b</w:t>
      </w:r>
    </w:p>
    <w:tbl>
      <w:tblPr>
        <w:tblStyle w:val="a6"/>
        <w:tblW w:w="5000" w:type="pct"/>
        <w:jc w:val="center"/>
        <w:tblLook w:val="04A0" w:firstRow="1" w:lastRow="0" w:firstColumn="1" w:lastColumn="0" w:noHBand="0" w:noVBand="1"/>
      </w:tblPr>
      <w:tblGrid>
        <w:gridCol w:w="2744"/>
        <w:gridCol w:w="1555"/>
        <w:gridCol w:w="2686"/>
        <w:gridCol w:w="1321"/>
      </w:tblGrid>
      <w:tr w:rsidR="00153272" w:rsidRPr="00222913" w14:paraId="0F305948" w14:textId="77777777" w:rsidTr="00936DD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637445F1" w14:textId="77777777" w:rsidR="00153272" w:rsidRPr="00222913" w:rsidRDefault="00153272" w:rsidP="00936DDE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Conformations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7EAC09CF" w14:textId="77777777" w:rsidR="00153272" w:rsidRPr="00222913" w:rsidRDefault="00153272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E+ZPE</w:t>
            </w:r>
          </w:p>
        </w:tc>
        <w:tc>
          <w:tcPr>
            <w:tcW w:w="1617" w:type="pct"/>
            <w:shd w:val="clear" w:color="auto" w:fill="auto"/>
            <w:vAlign w:val="center"/>
          </w:tcPr>
          <w:p w14:paraId="2901538B" w14:textId="77777777" w:rsidR="00153272" w:rsidRPr="00222913" w:rsidRDefault="00153272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G</w:t>
            </w:r>
          </w:p>
        </w:tc>
        <w:tc>
          <w:tcPr>
            <w:tcW w:w="795" w:type="pct"/>
            <w:shd w:val="clear" w:color="auto" w:fill="auto"/>
          </w:tcPr>
          <w:p w14:paraId="32EED363" w14:textId="77777777" w:rsidR="00153272" w:rsidRPr="00222913" w:rsidRDefault="00153272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%</w:t>
            </w:r>
          </w:p>
        </w:tc>
      </w:tr>
      <w:tr w:rsidR="00153272" w:rsidRPr="00222913" w14:paraId="10111981" w14:textId="77777777" w:rsidTr="00936D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4CDDCA3D" w14:textId="15580898" w:rsidR="00153272" w:rsidRPr="00222913" w:rsidRDefault="00153272" w:rsidP="0015327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lang w:eastAsia="zh-CN"/>
              </w:rPr>
            </w:pPr>
            <w:r w:rsidRPr="00521C58">
              <w:rPr>
                <w:rFonts w:ascii="Times New Roman" w:hAnsi="Times New Roman" w:cs="Times New Roman"/>
                <w:b w:val="0"/>
                <w:bCs w:val="0"/>
              </w:rPr>
              <w:t>N7</w:t>
            </w:r>
            <w:r w:rsidR="00267C9C">
              <w:rPr>
                <w:rFonts w:ascii="Times New Roman" w:hAnsi="Times New Roman" w:cs="Times New Roman"/>
              </w:rPr>
              <w:t>b</w:t>
            </w:r>
            <w:r w:rsidRPr="00153272">
              <w:rPr>
                <w:rFonts w:ascii="Times New Roman" w:hAnsi="Times New Roman" w:cs="Times New Roman"/>
                <w:b w:val="0"/>
                <w:bCs w:val="0"/>
              </w:rPr>
              <w:t>-1</w:t>
            </w:r>
          </w:p>
        </w:tc>
        <w:tc>
          <w:tcPr>
            <w:tcW w:w="936" w:type="pct"/>
            <w:shd w:val="clear" w:color="auto" w:fill="auto"/>
          </w:tcPr>
          <w:p w14:paraId="73A47101" w14:textId="2A59C0D2" w:rsidR="00153272" w:rsidRPr="00222913" w:rsidRDefault="00153272" w:rsidP="00153272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 xml:space="preserve">-1716.85067 </w:t>
            </w:r>
          </w:p>
        </w:tc>
        <w:tc>
          <w:tcPr>
            <w:tcW w:w="1617" w:type="pct"/>
            <w:shd w:val="clear" w:color="auto" w:fill="auto"/>
          </w:tcPr>
          <w:p w14:paraId="06903452" w14:textId="140C842F" w:rsidR="00153272" w:rsidRPr="00222913" w:rsidRDefault="00153272" w:rsidP="001532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 xml:space="preserve">-1207.87289 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6533D221" w14:textId="737AB69D" w:rsidR="00153272" w:rsidRPr="00153272" w:rsidRDefault="00153272" w:rsidP="001532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7366EF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5.90 </w:t>
            </w:r>
          </w:p>
        </w:tc>
      </w:tr>
      <w:tr w:rsidR="00153272" w:rsidRPr="00222913" w14:paraId="2B6C7C78" w14:textId="77777777" w:rsidTr="00936DDE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7B0C1159" w14:textId="727240BD" w:rsidR="00153272" w:rsidRPr="00222913" w:rsidRDefault="00153272" w:rsidP="0015327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lang w:eastAsia="zh-CN"/>
              </w:rPr>
            </w:pPr>
            <w:r w:rsidRPr="00521C58">
              <w:rPr>
                <w:rFonts w:ascii="Times New Roman" w:hAnsi="Times New Roman" w:cs="Times New Roman"/>
                <w:b w:val="0"/>
                <w:bCs w:val="0"/>
              </w:rPr>
              <w:t>N7</w:t>
            </w:r>
            <w:r w:rsidR="00267C9C">
              <w:rPr>
                <w:rFonts w:ascii="Times New Roman" w:hAnsi="Times New Roman" w:cs="Times New Roman"/>
              </w:rPr>
              <w:t>b</w:t>
            </w:r>
            <w:r w:rsidRPr="00153272">
              <w:rPr>
                <w:rFonts w:ascii="Times New Roman" w:hAnsi="Times New Roman" w:cs="Times New Roman"/>
                <w:b w:val="0"/>
                <w:bCs w:val="0"/>
              </w:rPr>
              <w:t>-</w:t>
            </w:r>
            <w:r>
              <w:rPr>
                <w:rFonts w:ascii="Times New Roman" w:hAnsi="Times New Roman" w:cs="Times New Roman"/>
                <w:b w:val="0"/>
                <w:bCs w:val="0"/>
              </w:rPr>
              <w:t>2</w:t>
            </w:r>
          </w:p>
        </w:tc>
        <w:tc>
          <w:tcPr>
            <w:tcW w:w="936" w:type="pct"/>
            <w:shd w:val="clear" w:color="auto" w:fill="auto"/>
          </w:tcPr>
          <w:p w14:paraId="190278F9" w14:textId="511F32B4" w:rsidR="00153272" w:rsidRPr="00222913" w:rsidRDefault="00153272" w:rsidP="00153272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 xml:space="preserve">-1716.85072 </w:t>
            </w:r>
          </w:p>
        </w:tc>
        <w:tc>
          <w:tcPr>
            <w:tcW w:w="1617" w:type="pct"/>
            <w:shd w:val="clear" w:color="auto" w:fill="auto"/>
          </w:tcPr>
          <w:p w14:paraId="0EE7A2D4" w14:textId="58398C57" w:rsidR="00153272" w:rsidRPr="00222913" w:rsidRDefault="00153272" w:rsidP="001532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 xml:space="preserve">-1207.87441 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675E6599" w14:textId="6CCC1891" w:rsidR="00153272" w:rsidRPr="00153272" w:rsidRDefault="00153272" w:rsidP="001532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7366EF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29.50 </w:t>
            </w:r>
          </w:p>
        </w:tc>
      </w:tr>
      <w:tr w:rsidR="00153272" w:rsidRPr="00222913" w14:paraId="327747FA" w14:textId="77777777" w:rsidTr="00936D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7BEFD1EB" w14:textId="1028BBD9" w:rsidR="00153272" w:rsidRPr="00222913" w:rsidRDefault="00153272" w:rsidP="0015327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lang w:eastAsia="zh-CN"/>
              </w:rPr>
            </w:pPr>
            <w:r w:rsidRPr="00521C58">
              <w:rPr>
                <w:rFonts w:ascii="Times New Roman" w:hAnsi="Times New Roman" w:cs="Times New Roman"/>
                <w:b w:val="0"/>
                <w:bCs w:val="0"/>
              </w:rPr>
              <w:t>N7</w:t>
            </w:r>
            <w:r w:rsidR="00267C9C">
              <w:rPr>
                <w:rFonts w:ascii="Times New Roman" w:hAnsi="Times New Roman" w:cs="Times New Roman"/>
              </w:rPr>
              <w:t>b</w:t>
            </w:r>
            <w:r w:rsidRPr="00153272">
              <w:rPr>
                <w:rFonts w:ascii="Times New Roman" w:hAnsi="Times New Roman" w:cs="Times New Roman"/>
                <w:b w:val="0"/>
                <w:bCs w:val="0"/>
              </w:rPr>
              <w:t>-</w:t>
            </w:r>
            <w:r>
              <w:rPr>
                <w:rFonts w:ascii="Times New Roman" w:hAnsi="Times New Roman" w:cs="Times New Roman"/>
                <w:b w:val="0"/>
                <w:bCs w:val="0"/>
              </w:rPr>
              <w:t>3</w:t>
            </w:r>
          </w:p>
        </w:tc>
        <w:tc>
          <w:tcPr>
            <w:tcW w:w="936" w:type="pct"/>
            <w:shd w:val="clear" w:color="auto" w:fill="auto"/>
          </w:tcPr>
          <w:p w14:paraId="3A552BC4" w14:textId="6A4D2656" w:rsidR="00153272" w:rsidRPr="00222913" w:rsidRDefault="00153272" w:rsidP="00153272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 xml:space="preserve">-1716.85072 </w:t>
            </w:r>
          </w:p>
        </w:tc>
        <w:tc>
          <w:tcPr>
            <w:tcW w:w="1617" w:type="pct"/>
            <w:shd w:val="clear" w:color="auto" w:fill="auto"/>
          </w:tcPr>
          <w:p w14:paraId="707CE0BB" w14:textId="0220FA50" w:rsidR="00153272" w:rsidRPr="00222913" w:rsidRDefault="00153272" w:rsidP="001532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>-1207.87389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01C660AC" w14:textId="1D0939F9" w:rsidR="00153272" w:rsidRPr="00153272" w:rsidRDefault="00153272" w:rsidP="00153272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7366EF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17.00 </w:t>
            </w:r>
          </w:p>
        </w:tc>
      </w:tr>
      <w:tr w:rsidR="00153272" w:rsidRPr="00222913" w14:paraId="6BC45A73" w14:textId="77777777" w:rsidTr="00936DDE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25112315" w14:textId="75FFC8F7" w:rsidR="00153272" w:rsidRPr="00521C58" w:rsidRDefault="00153272" w:rsidP="0015327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521C58">
              <w:rPr>
                <w:rFonts w:ascii="Times New Roman" w:hAnsi="Times New Roman" w:cs="Times New Roman"/>
                <w:b w:val="0"/>
                <w:bCs w:val="0"/>
              </w:rPr>
              <w:lastRenderedPageBreak/>
              <w:t>N7</w:t>
            </w:r>
            <w:r w:rsidR="00267C9C">
              <w:rPr>
                <w:rFonts w:ascii="Times New Roman" w:hAnsi="Times New Roman" w:cs="Times New Roman"/>
              </w:rPr>
              <w:t>b</w:t>
            </w:r>
            <w:r w:rsidRPr="00153272">
              <w:rPr>
                <w:rFonts w:ascii="Times New Roman" w:hAnsi="Times New Roman" w:cs="Times New Roman"/>
                <w:b w:val="0"/>
                <w:bCs w:val="0"/>
              </w:rPr>
              <w:t>-</w:t>
            </w:r>
            <w:r>
              <w:rPr>
                <w:rFonts w:ascii="Times New Roman" w:hAnsi="Times New Roman" w:cs="Times New Roman"/>
                <w:b w:val="0"/>
                <w:bCs w:val="0"/>
              </w:rPr>
              <w:t>4</w:t>
            </w:r>
          </w:p>
        </w:tc>
        <w:tc>
          <w:tcPr>
            <w:tcW w:w="936" w:type="pct"/>
            <w:shd w:val="clear" w:color="auto" w:fill="auto"/>
          </w:tcPr>
          <w:p w14:paraId="1D7B9E45" w14:textId="0C51C835" w:rsidR="00153272" w:rsidRPr="00153272" w:rsidRDefault="00153272" w:rsidP="00153272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 xml:space="preserve">-1716.85071 </w:t>
            </w:r>
          </w:p>
        </w:tc>
        <w:tc>
          <w:tcPr>
            <w:tcW w:w="1617" w:type="pct"/>
            <w:shd w:val="clear" w:color="auto" w:fill="auto"/>
          </w:tcPr>
          <w:p w14:paraId="2A73750A" w14:textId="27034192" w:rsidR="00153272" w:rsidRPr="00153272" w:rsidRDefault="00153272" w:rsidP="001532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 xml:space="preserve">-1207.87484 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2A5DCE69" w14:textId="0C9BE96E" w:rsidR="00153272" w:rsidRPr="007366EF" w:rsidRDefault="00153272" w:rsidP="0015327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7366EF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46.60 </w:t>
            </w:r>
          </w:p>
        </w:tc>
      </w:tr>
    </w:tbl>
    <w:p w14:paraId="60694B17" w14:textId="65E6B36A" w:rsidR="00627286" w:rsidRPr="00222913" w:rsidRDefault="00627286" w:rsidP="00627286">
      <w:pPr>
        <w:spacing w:line="360" w:lineRule="auto"/>
        <w:rPr>
          <w:rFonts w:ascii="Times New Roman" w:hAnsi="Times New Roman" w:cs="Times New Roman"/>
        </w:rPr>
      </w:pPr>
      <w:r w:rsidRPr="00222913">
        <w:rPr>
          <w:rFonts w:ascii="Times New Roman" w:hAnsi="Times New Roman" w:cs="Times New Roman"/>
        </w:rPr>
        <w:t xml:space="preserve">E+ZPE: total energy with </w:t>
      </w:r>
      <w:r w:rsidR="002516DA" w:rsidRPr="00222913">
        <w:rPr>
          <w:rFonts w:ascii="Times New Roman" w:hAnsi="Times New Roman" w:cs="Times New Roman"/>
        </w:rPr>
        <w:t>zero-point</w:t>
      </w:r>
      <w:r w:rsidRPr="00222913">
        <w:rPr>
          <w:rFonts w:ascii="Times New Roman" w:hAnsi="Times New Roman" w:cs="Times New Roman"/>
        </w:rPr>
        <w:t xml:space="preserve"> energy; G: Gibbs free energy; P: conformational distributions calculated from relative Gibbs free energy.</w:t>
      </w:r>
    </w:p>
    <w:p w14:paraId="427288CC" w14:textId="77777777" w:rsidR="00627286" w:rsidRPr="00222913" w:rsidRDefault="00627286" w:rsidP="00627286">
      <w:pPr>
        <w:spacing w:line="360" w:lineRule="auto"/>
        <w:rPr>
          <w:rFonts w:ascii="Times New Roman" w:hAnsi="Times New Roman" w:cs="Times New Roman"/>
        </w:rPr>
      </w:pPr>
    </w:p>
    <w:p w14:paraId="3EF6D2FA" w14:textId="77777777" w:rsidR="00627286" w:rsidRPr="00222913" w:rsidRDefault="00627286" w:rsidP="00627286">
      <w:pPr>
        <w:spacing w:line="360" w:lineRule="auto"/>
        <w:rPr>
          <w:rFonts w:ascii="Times New Roman" w:hAnsi="Times New Roman" w:cs="Times New Roman"/>
        </w:rPr>
      </w:pPr>
    </w:p>
    <w:p w14:paraId="4338694C" w14:textId="50C89832" w:rsidR="00C67133" w:rsidRPr="005349FF" w:rsidRDefault="00627286" w:rsidP="005349FF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 w:hint="eastAsia"/>
        </w:rPr>
        <w:t>Table S</w:t>
      </w:r>
      <w:r w:rsidR="004512C9">
        <w:rPr>
          <w:rFonts w:ascii="Times New Roman" w:hAnsi="Times New Roman" w:cs="Times New Roman"/>
        </w:rPr>
        <w:t>4</w:t>
      </w:r>
      <w:r>
        <w:rPr>
          <w:rFonts w:ascii="Times New Roman" w:hAnsi="Times New Roman" w:cs="Times New Roman" w:hint="eastAsia"/>
        </w:rPr>
        <w:t xml:space="preserve">. </w:t>
      </w:r>
      <w:r w:rsidRPr="00222913">
        <w:rPr>
          <w:rFonts w:ascii="Times New Roman" w:hAnsi="Times New Roman" w:cs="Times New Roman"/>
          <w:color w:val="000000"/>
        </w:rPr>
        <w:t xml:space="preserve">Optimized Cartesian Coordinate of compound </w:t>
      </w:r>
      <w:r w:rsidRPr="00CD7950">
        <w:rPr>
          <w:rFonts w:ascii="Times New Roman" w:hAnsi="Times New Roman" w:cs="Times New Roman"/>
          <w:b/>
          <w:bCs/>
        </w:rPr>
        <w:t>N7</w:t>
      </w:r>
      <w:r>
        <w:rPr>
          <w:rFonts w:ascii="Times New Roman" w:hAnsi="Times New Roman" w:cs="Times New Roman"/>
        </w:rPr>
        <w:t>b</w:t>
      </w:r>
      <w:r w:rsidRPr="00222913">
        <w:rPr>
          <w:rFonts w:ascii="Times New Roman" w:hAnsi="Times New Roman" w:cs="Times New Roman"/>
          <w:b/>
          <w:bCs/>
          <w:color w:val="000000"/>
        </w:rPr>
        <w:t xml:space="preserve"> </w:t>
      </w:r>
      <w:r w:rsidRPr="00222913">
        <w:rPr>
          <w:rFonts w:ascii="Times New Roman" w:hAnsi="Times New Roman" w:cs="Times New Roman"/>
          <w:color w:val="000000"/>
        </w:rPr>
        <w:t>at B3LYP/6-31G (d, p) level in MeOH Using the PCM Model</w:t>
      </w:r>
    </w:p>
    <w:tbl>
      <w:tblPr>
        <w:tblW w:w="8374" w:type="dxa"/>
        <w:tblLook w:val="04A0" w:firstRow="1" w:lastRow="0" w:firstColumn="1" w:lastColumn="0" w:noHBand="0" w:noVBand="1"/>
      </w:tblPr>
      <w:tblGrid>
        <w:gridCol w:w="709"/>
        <w:gridCol w:w="763"/>
        <w:gridCol w:w="1080"/>
        <w:gridCol w:w="1134"/>
        <w:gridCol w:w="1134"/>
        <w:gridCol w:w="1134"/>
        <w:gridCol w:w="1276"/>
        <w:gridCol w:w="1144"/>
      </w:tblGrid>
      <w:tr w:rsidR="00627286" w:rsidRPr="00627286" w14:paraId="05843D0F" w14:textId="77777777" w:rsidTr="00627286">
        <w:trPr>
          <w:trHeight w:val="280"/>
        </w:trPr>
        <w:tc>
          <w:tcPr>
            <w:tcW w:w="709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59F9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o.</w:t>
            </w:r>
          </w:p>
        </w:tc>
        <w:tc>
          <w:tcPr>
            <w:tcW w:w="763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29209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om</w:t>
            </w:r>
          </w:p>
        </w:tc>
        <w:tc>
          <w:tcPr>
            <w:tcW w:w="334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D39FBC" w14:textId="18F54F0A" w:rsidR="00627286" w:rsidRPr="00627286" w:rsidRDefault="00BC2593" w:rsidP="00BC2593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N7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</w:t>
            </w: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3554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A3E491" w14:textId="0976AF1C" w:rsidR="00627286" w:rsidRPr="00BC2593" w:rsidRDefault="00BC2593" w:rsidP="00BC2593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N7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</w:t>
            </w: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</w:tr>
      <w:tr w:rsidR="00627286" w:rsidRPr="00627286" w14:paraId="04847965" w14:textId="77777777" w:rsidTr="00627286">
        <w:trPr>
          <w:trHeight w:val="280"/>
        </w:trPr>
        <w:tc>
          <w:tcPr>
            <w:tcW w:w="709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D272CA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763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2E827E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0B09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92CC7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BA117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3D238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89B4D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EB3CB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</w:tr>
      <w:tr w:rsidR="00627286" w:rsidRPr="00627286" w14:paraId="61C3EED6" w14:textId="77777777" w:rsidTr="00627286">
        <w:trPr>
          <w:trHeight w:val="280"/>
        </w:trPr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1D8E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76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A0AA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682A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7001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E208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1846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36E6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6998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F539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5573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5959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6207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90A0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2231</w:t>
            </w:r>
          </w:p>
        </w:tc>
      </w:tr>
      <w:tr w:rsidR="00627286" w:rsidRPr="00627286" w14:paraId="55162132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E7EA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DB0A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DA97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64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A1A3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045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B578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29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91FA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335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FF2B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320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FB81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476</w:t>
            </w:r>
          </w:p>
        </w:tc>
      </w:tr>
      <w:tr w:rsidR="00627286" w:rsidRPr="00627286" w14:paraId="3316A3DF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4691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0366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2E25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81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2A2F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17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2926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70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76DD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814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E4EB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156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F7CE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8056</w:t>
            </w:r>
          </w:p>
        </w:tc>
      </w:tr>
      <w:tr w:rsidR="00627286" w:rsidRPr="00627286" w14:paraId="40CCDE48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97D9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348E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0408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87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82B8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84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A7B2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94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3B8D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577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643D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731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4F94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173</w:t>
            </w:r>
          </w:p>
        </w:tc>
      </w:tr>
      <w:tr w:rsidR="00627286" w:rsidRPr="00627286" w14:paraId="697FE0D0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84BC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08A3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2D67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77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A6A7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58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281B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5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7FFD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967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E75D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265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C268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0701</w:t>
            </w:r>
          </w:p>
        </w:tc>
      </w:tr>
      <w:tr w:rsidR="00627286" w:rsidRPr="00627286" w14:paraId="6A8F8EDD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07EF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495F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9E75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8569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CE0C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109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8FD6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21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E25A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789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7F57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55084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01EF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7171</w:t>
            </w:r>
          </w:p>
        </w:tc>
      </w:tr>
      <w:tr w:rsidR="00627286" w:rsidRPr="00627286" w14:paraId="2EF093A5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89E8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6B6F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65A0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71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99EA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21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774B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94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5250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851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9B51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307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4F46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5238</w:t>
            </w:r>
          </w:p>
        </w:tc>
      </w:tr>
      <w:tr w:rsidR="00627286" w:rsidRPr="00627286" w14:paraId="7518154F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CE95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FDA7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CBB6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78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D624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11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F7F0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83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81AF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67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F21C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909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014B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0511</w:t>
            </w:r>
          </w:p>
        </w:tc>
      </w:tr>
      <w:tr w:rsidR="00627286" w:rsidRPr="00627286" w14:paraId="6681E186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66D9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5FC8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5073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959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2390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04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25A9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77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9602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1641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A1B6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117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9D51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7938</w:t>
            </w:r>
          </w:p>
        </w:tc>
      </w:tr>
      <w:tr w:rsidR="00627286" w:rsidRPr="00627286" w14:paraId="0DCCFDC9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5B4D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64EF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FB3B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627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F565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21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02B0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77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FD38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5388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2EB8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7212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2CC8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9455</w:t>
            </w:r>
          </w:p>
        </w:tc>
      </w:tr>
      <w:tr w:rsidR="00627286" w:rsidRPr="00627286" w14:paraId="739B3B55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0B80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18EC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E7F9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34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2B3C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81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6C78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5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287A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1400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9D45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848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34DC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769</w:t>
            </w:r>
          </w:p>
        </w:tc>
      </w:tr>
      <w:tr w:rsidR="00627286" w:rsidRPr="00627286" w14:paraId="5CF170A9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011A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1411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B66B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74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FBC3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73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465F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24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99D3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1139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0F59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9652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A54B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1173</w:t>
            </w:r>
          </w:p>
        </w:tc>
      </w:tr>
      <w:tr w:rsidR="00627286" w:rsidRPr="00627286" w14:paraId="6A594080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BDE5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E368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EC15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1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C20D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51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3AF4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5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8A10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5624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61DB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3929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E308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8687</w:t>
            </w:r>
          </w:p>
        </w:tc>
      </w:tr>
      <w:tr w:rsidR="00627286" w:rsidRPr="00627286" w14:paraId="1470449E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C5FF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97A8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EDFD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608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D2D0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06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5C9D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824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D754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9657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910C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5815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4FF3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0156</w:t>
            </w:r>
          </w:p>
        </w:tc>
      </w:tr>
      <w:tr w:rsidR="00627286" w:rsidRPr="00627286" w14:paraId="7E111B7E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50E2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BF2B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A169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604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171B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20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4C25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2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142C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0200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C843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8244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938B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4206</w:t>
            </w:r>
          </w:p>
        </w:tc>
      </w:tr>
      <w:tr w:rsidR="00627286" w:rsidRPr="00627286" w14:paraId="53FF4EDD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8A35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F101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9AB0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64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2456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468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DDD9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116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B64F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3277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C560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954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D3AA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3197</w:t>
            </w:r>
          </w:p>
        </w:tc>
      </w:tr>
      <w:tr w:rsidR="00627286" w:rsidRPr="00627286" w14:paraId="5EC5A8A2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1516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D6D9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2B73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518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A8B3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08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BDAE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036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AB26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0096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B005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058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A060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0655</w:t>
            </w:r>
          </w:p>
        </w:tc>
      </w:tr>
      <w:tr w:rsidR="00627286" w:rsidRPr="00627286" w14:paraId="1FFFE4E4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33F3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E190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3ADF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58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49C1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99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4F84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02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547B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817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CC00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15826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F74C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7478</w:t>
            </w:r>
          </w:p>
        </w:tc>
      </w:tr>
      <w:tr w:rsidR="00627286" w:rsidRPr="00627286" w14:paraId="318B9367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CC1A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E718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4EDB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42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FE0B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15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BB91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89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8C2E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019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A1B6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51949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AA93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7034</w:t>
            </w:r>
          </w:p>
        </w:tc>
      </w:tr>
      <w:tr w:rsidR="00627286" w:rsidRPr="00627286" w14:paraId="1F9BA6CB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2B52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B7D3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08D9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955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49A1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32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7719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4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C970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3180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AA8B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5689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7E8D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0538</w:t>
            </w:r>
          </w:p>
        </w:tc>
      </w:tr>
      <w:tr w:rsidR="00627286" w:rsidRPr="00627286" w14:paraId="06476E0B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A7FC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2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5D54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4F88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4354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E981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38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CEC9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80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E297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5852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9795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742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0166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9722</w:t>
            </w:r>
          </w:p>
        </w:tc>
      </w:tr>
      <w:tr w:rsidR="00627286" w:rsidRPr="00627286" w14:paraId="32BE0417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5579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D18A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7F43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556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0E69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77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B8F1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34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E3E6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3969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CBA6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45056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8CC9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099</w:t>
            </w:r>
          </w:p>
        </w:tc>
      </w:tr>
      <w:tr w:rsidR="00627286" w:rsidRPr="00627286" w14:paraId="4811CE1F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FBF8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330F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BA51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93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A3AC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5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CC33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10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9412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713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4B73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869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6875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1927</w:t>
            </w:r>
          </w:p>
        </w:tc>
      </w:tr>
      <w:tr w:rsidR="00627286" w:rsidRPr="00627286" w14:paraId="56F7F005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D4EB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2431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567A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8264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673D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902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6065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22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D591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7906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0D23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3119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DDE5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6674</w:t>
            </w:r>
          </w:p>
        </w:tc>
      </w:tr>
      <w:tr w:rsidR="00627286" w:rsidRPr="00627286" w14:paraId="058494DE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FDB0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2E5B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2E06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82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8266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49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582A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69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2F11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511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84C8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2945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BFDC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4164</w:t>
            </w:r>
          </w:p>
        </w:tc>
      </w:tr>
      <w:tr w:rsidR="00627286" w:rsidRPr="00627286" w14:paraId="2DA3ABC3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FB1A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E7B6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0F94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89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90BE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62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ADD0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08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E719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0917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9A1F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568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6C22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9948</w:t>
            </w:r>
          </w:p>
        </w:tc>
      </w:tr>
      <w:tr w:rsidR="00627286" w:rsidRPr="00627286" w14:paraId="41F69B71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11DE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4D40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6D18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750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02E4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8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C79F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12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0C61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2741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C186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1446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0FC2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2339</w:t>
            </w:r>
          </w:p>
        </w:tc>
      </w:tr>
      <w:tr w:rsidR="00627286" w:rsidRPr="00627286" w14:paraId="616AD07D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6232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E841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EAE7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062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8D17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07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8BD3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29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EB70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5134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134A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4166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ED19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8587</w:t>
            </w:r>
          </w:p>
        </w:tc>
      </w:tr>
      <w:tr w:rsidR="00627286" w:rsidRPr="00627286" w14:paraId="3D498674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D2E5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6AA4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F18E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008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ADE6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72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243A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789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AF0C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8565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4E81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5316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807A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5732</w:t>
            </w:r>
          </w:p>
        </w:tc>
      </w:tr>
      <w:tr w:rsidR="00627286" w:rsidRPr="00627286" w14:paraId="56ECF88F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7D73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9743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B294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543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B92C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78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BFF8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38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64F8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870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4FEE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86414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4959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8637</w:t>
            </w:r>
          </w:p>
        </w:tc>
      </w:tr>
      <w:tr w:rsidR="00627286" w:rsidRPr="00627286" w14:paraId="6501261A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8734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AF86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9700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43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C5F4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694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F848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47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CEEC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284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08B0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680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168D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6703</w:t>
            </w:r>
          </w:p>
        </w:tc>
      </w:tr>
      <w:tr w:rsidR="00627286" w:rsidRPr="00627286" w14:paraId="4D08FA8D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F8D4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BFB3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0605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97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CC5D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47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EB9F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04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067E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723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E235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1376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DA89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1526</w:t>
            </w:r>
          </w:p>
        </w:tc>
      </w:tr>
      <w:tr w:rsidR="00627286" w:rsidRPr="00627286" w14:paraId="40B63882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0C35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2014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898A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498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5028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01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FCAF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06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952B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8727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74E8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8748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BC02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5841</w:t>
            </w:r>
          </w:p>
        </w:tc>
      </w:tr>
      <w:tr w:rsidR="00627286" w:rsidRPr="00627286" w14:paraId="5900A3C5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2A58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3EF5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3017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67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C89B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61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C675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02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4FBA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3287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6EBF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2976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83D3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6538</w:t>
            </w:r>
          </w:p>
        </w:tc>
      </w:tr>
      <w:tr w:rsidR="00627286" w:rsidRPr="00627286" w14:paraId="732386C0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7990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680E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CE6B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455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B62B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2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7638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695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1B90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8893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37DD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3868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E403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4789</w:t>
            </w:r>
          </w:p>
        </w:tc>
      </w:tr>
      <w:tr w:rsidR="00627286" w:rsidRPr="00627286" w14:paraId="7B9DA4D1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57A3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F9E8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15A2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21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BDA4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29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2201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97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6496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7120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AEAF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553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47A1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5611</w:t>
            </w:r>
          </w:p>
        </w:tc>
      </w:tr>
      <w:tr w:rsidR="00627286" w:rsidRPr="00627286" w14:paraId="613655B2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8D08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576F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2592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92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2B1B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68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97CA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10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FAFB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753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5D1C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3206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DC39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029</w:t>
            </w:r>
          </w:p>
        </w:tc>
      </w:tr>
      <w:tr w:rsidR="00627286" w:rsidRPr="00627286" w14:paraId="5D79680F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26AA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24C1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E6D9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83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E31A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99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30B8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9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D7D8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614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47A5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5704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5D8C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3042</w:t>
            </w:r>
          </w:p>
        </w:tc>
      </w:tr>
      <w:tr w:rsidR="00627286" w:rsidRPr="00627286" w14:paraId="6A63C1E3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A02A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3CC0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6235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140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5DC4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02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0615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7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22BE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689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A2D4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1022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7F52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6593</w:t>
            </w:r>
          </w:p>
        </w:tc>
      </w:tr>
      <w:tr w:rsidR="00627286" w:rsidRPr="00627286" w14:paraId="0F389ADC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2059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C7F4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C1E2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4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CFFE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35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21CE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645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CB26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2571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4C80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1831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A674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8828</w:t>
            </w:r>
          </w:p>
        </w:tc>
      </w:tr>
      <w:tr w:rsidR="00627286" w:rsidRPr="00627286" w14:paraId="7A8D7030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9A6C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F738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1244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77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A27F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39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B021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03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C3FB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088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61A9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219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6E00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1378</w:t>
            </w:r>
          </w:p>
        </w:tc>
      </w:tr>
      <w:tr w:rsidR="00627286" w:rsidRPr="00627286" w14:paraId="31B193E2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5E71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FF8D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8FCA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427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1A29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0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7EB8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93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35E0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797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A1C8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679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59B3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493</w:t>
            </w:r>
          </w:p>
        </w:tc>
      </w:tr>
      <w:tr w:rsidR="00627286" w:rsidRPr="00627286" w14:paraId="4F435EEF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3105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64E7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C1C6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145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B06C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77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F7B9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93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47F3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053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1E98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0226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9AE6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317</w:t>
            </w:r>
          </w:p>
        </w:tc>
      </w:tr>
      <w:tr w:rsidR="00627286" w:rsidRPr="00627286" w14:paraId="3034C301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DCA4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6866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FBBA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570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E7DA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89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88D2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75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AC37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65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A7B7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27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F2AA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2575</w:t>
            </w:r>
          </w:p>
        </w:tc>
      </w:tr>
      <w:tr w:rsidR="00627286" w:rsidRPr="00627286" w14:paraId="1C9C2649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9D1F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8809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AF45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4014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D216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1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8085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2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14B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293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AC18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5939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E980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1388</w:t>
            </w:r>
          </w:p>
        </w:tc>
      </w:tr>
      <w:tr w:rsidR="00627286" w:rsidRPr="00627286" w14:paraId="453BE1B8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56E2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07BE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E38A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547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0B33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66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91110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21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06DD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333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3124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3431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0C53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9381</w:t>
            </w:r>
          </w:p>
        </w:tc>
      </w:tr>
      <w:tr w:rsidR="00627286" w:rsidRPr="00627286" w14:paraId="61FCF487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F35E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37B2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8E67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569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DD512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07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3E0B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12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0A9C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1633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DA38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0034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6B43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5455</w:t>
            </w:r>
          </w:p>
        </w:tc>
      </w:tr>
      <w:tr w:rsidR="00627286" w:rsidRPr="00627286" w14:paraId="65FF9569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DC89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6381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2399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89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77BD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513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7C7B9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57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5B00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769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F536F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497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0C76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2323</w:t>
            </w:r>
          </w:p>
        </w:tc>
      </w:tr>
      <w:tr w:rsidR="00627286" w:rsidRPr="00627286" w14:paraId="38D6EE2E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3BDE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8275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952A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195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5812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34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97C6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41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577B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5154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DB511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267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8191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1658</w:t>
            </w:r>
          </w:p>
        </w:tc>
      </w:tr>
      <w:tr w:rsidR="00627286" w:rsidRPr="00627286" w14:paraId="02B56C57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C335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5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AD8F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24A5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38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A671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54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27AE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698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1F90A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530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BB78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8223</w:t>
            </w:r>
          </w:p>
        </w:tc>
        <w:tc>
          <w:tcPr>
            <w:tcW w:w="11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D313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4409</w:t>
            </w:r>
          </w:p>
        </w:tc>
      </w:tr>
      <w:tr w:rsidR="00627286" w:rsidRPr="00627286" w14:paraId="16E3E943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A04E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1</w:t>
            </w:r>
          </w:p>
        </w:tc>
        <w:tc>
          <w:tcPr>
            <w:tcW w:w="76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B97DE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E111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13743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21D7C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5166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1E335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4859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634D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08084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59B47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1998</w:t>
            </w:r>
          </w:p>
        </w:tc>
        <w:tc>
          <w:tcPr>
            <w:tcW w:w="11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2F31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879</w:t>
            </w:r>
          </w:p>
        </w:tc>
      </w:tr>
      <w:tr w:rsidR="00627286" w:rsidRPr="00627286" w14:paraId="3E7E5DDC" w14:textId="77777777" w:rsidTr="00627286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785C2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73E91B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C29FB4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891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758FA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40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14327D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55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E1A9D3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48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3CB0E8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162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5BA966" w14:textId="77777777" w:rsidR="00627286" w:rsidRPr="00627286" w:rsidRDefault="00627286" w:rsidP="00627286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8975</w:t>
            </w:r>
          </w:p>
        </w:tc>
      </w:tr>
    </w:tbl>
    <w:p w14:paraId="011ADCF8" w14:textId="7E9BD601" w:rsidR="00B242A9" w:rsidRDefault="00B242A9" w:rsidP="007366EF"/>
    <w:tbl>
      <w:tblPr>
        <w:tblW w:w="8374" w:type="dxa"/>
        <w:tblLook w:val="04A0" w:firstRow="1" w:lastRow="0" w:firstColumn="1" w:lastColumn="0" w:noHBand="0" w:noVBand="1"/>
      </w:tblPr>
      <w:tblGrid>
        <w:gridCol w:w="709"/>
        <w:gridCol w:w="763"/>
        <w:gridCol w:w="1080"/>
        <w:gridCol w:w="1134"/>
        <w:gridCol w:w="1134"/>
        <w:gridCol w:w="1134"/>
        <w:gridCol w:w="1134"/>
        <w:gridCol w:w="1286"/>
      </w:tblGrid>
      <w:tr w:rsidR="00627286" w:rsidRPr="00627286" w14:paraId="630852A9" w14:textId="77777777" w:rsidTr="00BC2593">
        <w:trPr>
          <w:trHeight w:val="280"/>
        </w:trPr>
        <w:tc>
          <w:tcPr>
            <w:tcW w:w="709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9ED2E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o.</w:t>
            </w:r>
          </w:p>
        </w:tc>
        <w:tc>
          <w:tcPr>
            <w:tcW w:w="763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0EA1C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om</w:t>
            </w:r>
          </w:p>
        </w:tc>
        <w:tc>
          <w:tcPr>
            <w:tcW w:w="334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61BE76" w14:textId="79573603" w:rsidR="00627286" w:rsidRPr="00627286" w:rsidRDefault="00BC2593" w:rsidP="00BC2593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N7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</w:t>
            </w: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3554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D4AD46" w14:textId="1BD5C468" w:rsidR="00627286" w:rsidRPr="00627286" w:rsidRDefault="00BC2593" w:rsidP="00BC2593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C67E6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N7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</w:t>
            </w:r>
            <w:r w:rsidRPr="00C67E6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</w:tr>
      <w:tr w:rsidR="00627286" w:rsidRPr="00627286" w14:paraId="054F482E" w14:textId="77777777" w:rsidTr="00BC2593">
        <w:trPr>
          <w:trHeight w:val="280"/>
        </w:trPr>
        <w:tc>
          <w:tcPr>
            <w:tcW w:w="709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157FD8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763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7A5FF9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4BB5C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8A40C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E4F5A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B1DBB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45FA1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28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97B6D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</w:tr>
      <w:tr w:rsidR="00627286" w:rsidRPr="00627286" w14:paraId="660F19C3" w14:textId="77777777" w:rsidTr="00BC2593">
        <w:trPr>
          <w:trHeight w:val="280"/>
        </w:trPr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0C4E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76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EDAF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2F1A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4888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E394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2484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9862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0727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B988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4502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816B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1342</w:t>
            </w:r>
          </w:p>
        </w:tc>
        <w:tc>
          <w:tcPr>
            <w:tcW w:w="128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D2F5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775</w:t>
            </w:r>
          </w:p>
        </w:tc>
      </w:tr>
      <w:tr w:rsidR="00627286" w:rsidRPr="00627286" w14:paraId="343BE318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C4E4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36D4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4304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80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C2A4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21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F62A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70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9623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12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88F0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5137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3ACE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2986</w:t>
            </w:r>
          </w:p>
        </w:tc>
      </w:tr>
      <w:tr w:rsidR="00627286" w:rsidRPr="00627286" w14:paraId="629AB7AC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3E1C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8F21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B7CA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238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AAE2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14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6BAB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727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60E6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79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3F61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4578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4945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0761</w:t>
            </w:r>
          </w:p>
        </w:tc>
      </w:tr>
      <w:tr w:rsidR="00627286" w:rsidRPr="00627286" w14:paraId="3415AD65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52FE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C8D4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407F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99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2C3F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98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55D0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89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DF3F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45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5F7B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7947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D1A4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2758</w:t>
            </w:r>
          </w:p>
        </w:tc>
      </w:tr>
      <w:tr w:rsidR="00627286" w:rsidRPr="00627286" w14:paraId="67947296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9DDD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0A5B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2868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38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F6DC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94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2BCB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17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D868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82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EB3A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489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FA40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9269</w:t>
            </w:r>
          </w:p>
        </w:tc>
      </w:tr>
      <w:tr w:rsidR="00627286" w:rsidRPr="00627286" w14:paraId="40A2D4FA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CE0C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8D91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C045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99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E788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80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2E2D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71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4CEB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112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BD58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31432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C07C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4026</w:t>
            </w:r>
          </w:p>
        </w:tc>
      </w:tr>
      <w:tr w:rsidR="00627286" w:rsidRPr="00627286" w14:paraId="71C2251A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14E7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B13C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375A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84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4EA1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44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4980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20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9C03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83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04FE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13018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735A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8022</w:t>
            </w:r>
          </w:p>
        </w:tc>
      </w:tr>
      <w:tr w:rsidR="00627286" w:rsidRPr="00627286" w14:paraId="513991D1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643B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FB0D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03C9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457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22D5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67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19E4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59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1A41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744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0FD3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4511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E1DC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44</w:t>
            </w:r>
          </w:p>
        </w:tc>
      </w:tr>
      <w:tr w:rsidR="00627286" w:rsidRPr="00627286" w14:paraId="44640D2F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BEB0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5095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3601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690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A08E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1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4744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27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E03B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984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14C3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24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681F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6606</w:t>
            </w:r>
          </w:p>
        </w:tc>
      </w:tr>
      <w:tr w:rsidR="00627286" w:rsidRPr="00627286" w14:paraId="3519999B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AAFF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DAC8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FFB4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67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6A20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38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320A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6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8FB1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05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5795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440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C223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594</w:t>
            </w:r>
          </w:p>
        </w:tc>
      </w:tr>
      <w:tr w:rsidR="00627286" w:rsidRPr="00627286" w14:paraId="1B8EB8A9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6B24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298B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8E05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113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4721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82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953B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66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E57C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68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9FFC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7373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7302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057</w:t>
            </w:r>
          </w:p>
        </w:tc>
      </w:tr>
      <w:tr w:rsidR="00627286" w:rsidRPr="00627286" w14:paraId="05E564FE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EEE3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6282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FF88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523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F078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80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0726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346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1A14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171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4DBC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5408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F9FE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3467</w:t>
            </w:r>
          </w:p>
        </w:tc>
      </w:tr>
      <w:tr w:rsidR="00627286" w:rsidRPr="00627286" w14:paraId="6BB46D0E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0071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DCF2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01EE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86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E255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93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B2E8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43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4EC8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78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2B7B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587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E6B3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7029</w:t>
            </w:r>
          </w:p>
        </w:tc>
      </w:tr>
      <w:tr w:rsidR="00627286" w:rsidRPr="00627286" w14:paraId="22EAEF7D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89BE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1193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17DA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71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EDA6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834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E17C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91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3367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596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E234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4969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CAB7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0504</w:t>
            </w:r>
          </w:p>
        </w:tc>
      </w:tr>
      <w:tr w:rsidR="00627286" w:rsidRPr="00627286" w14:paraId="20B3A52B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2609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0FE1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1764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941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3502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03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75B4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91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6CFC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301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EA6B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170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F949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4821</w:t>
            </w:r>
          </w:p>
        </w:tc>
      </w:tr>
      <w:tr w:rsidR="00627286" w:rsidRPr="00627286" w14:paraId="0241077A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42D5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BA6A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5959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619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950F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52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3347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74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1CB2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471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B309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50611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31A9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4591</w:t>
            </w:r>
          </w:p>
        </w:tc>
      </w:tr>
      <w:tr w:rsidR="00627286" w:rsidRPr="00627286" w14:paraId="63945701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8925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2BDD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AC93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260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5F51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55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8FA8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13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EFDB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687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7D03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5359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C729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615</w:t>
            </w:r>
          </w:p>
        </w:tc>
      </w:tr>
      <w:tr w:rsidR="00627286" w:rsidRPr="00627286" w14:paraId="18908B7F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AA6E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1576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253A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47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FC35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311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50D9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22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7037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499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BD89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1291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22C0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9043</w:t>
            </w:r>
          </w:p>
        </w:tc>
      </w:tr>
      <w:tr w:rsidR="00627286" w:rsidRPr="00627286" w14:paraId="18C0FA94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4576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9390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E514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99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2164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07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D358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91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A409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79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C0F6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49986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7F7F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381</w:t>
            </w:r>
          </w:p>
        </w:tc>
      </w:tr>
      <w:tr w:rsidR="00627286" w:rsidRPr="00627286" w14:paraId="538E41E0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9C18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32A7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20FA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7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0028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22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E45C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194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8588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.383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946C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538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E07C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8297</w:t>
            </w:r>
          </w:p>
        </w:tc>
      </w:tr>
      <w:tr w:rsidR="00627286" w:rsidRPr="00627286" w14:paraId="006F37FC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218A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77B5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3311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205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FF91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22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36DE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18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C6C9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8599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FD59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3948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20D2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0817</w:t>
            </w:r>
          </w:p>
        </w:tc>
      </w:tr>
      <w:tr w:rsidR="00627286" w:rsidRPr="00627286" w14:paraId="0458AC89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3757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E5BE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8940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283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35B4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752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0CBD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02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8E14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760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7496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1062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7710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8006</w:t>
            </w:r>
          </w:p>
        </w:tc>
      </w:tr>
      <w:tr w:rsidR="00627286" w:rsidRPr="00627286" w14:paraId="74DB0644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FA8B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816A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9B18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70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D407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10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00C8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34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E2A7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35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07F6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39836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59B7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9412</w:t>
            </w:r>
          </w:p>
        </w:tc>
      </w:tr>
      <w:tr w:rsidR="00627286" w:rsidRPr="00627286" w14:paraId="59EE7414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C423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2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4E49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1451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35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3BEC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69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B6A3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44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7364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723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9D0E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9166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1087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2253</w:t>
            </w:r>
          </w:p>
        </w:tc>
      </w:tr>
      <w:tr w:rsidR="00627286" w:rsidRPr="00627286" w14:paraId="270F3B7C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7FB9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C577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3D76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365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C6C2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92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E022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361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5D19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16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72B1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7506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D980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628</w:t>
            </w:r>
          </w:p>
        </w:tc>
      </w:tr>
      <w:tr w:rsidR="00627286" w:rsidRPr="00627286" w14:paraId="05B18778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9DB3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AA3C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A770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73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5A1B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280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A80B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82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9AB8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480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61DD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6719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41CC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0762</w:t>
            </w:r>
          </w:p>
        </w:tc>
      </w:tr>
      <w:tr w:rsidR="00627286" w:rsidRPr="00627286" w14:paraId="4837FB89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6B37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0219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588A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10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75C1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75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56CE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50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06FE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334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1C66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8262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58DA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7413</w:t>
            </w:r>
          </w:p>
        </w:tc>
      </w:tr>
      <w:tr w:rsidR="00627286" w:rsidRPr="00627286" w14:paraId="00F7B0FE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995B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0F98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263E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6968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03C6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02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B572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94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B2B2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104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2D1D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1003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986D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4065</w:t>
            </w:r>
          </w:p>
        </w:tc>
      </w:tr>
      <w:tr w:rsidR="00627286" w:rsidRPr="00627286" w14:paraId="7CBFA0AD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DB88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D962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5F31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562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B97B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71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72F1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25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5DA9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091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EF7B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8003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312A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6079</w:t>
            </w:r>
          </w:p>
        </w:tc>
      </w:tr>
      <w:tr w:rsidR="00627286" w:rsidRPr="00627286" w14:paraId="2B41BCEB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4116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C35F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F429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8858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B3A8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872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04CE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31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3ACF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66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022A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5666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F2CA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4947</w:t>
            </w:r>
          </w:p>
        </w:tc>
      </w:tr>
      <w:tr w:rsidR="00627286" w:rsidRPr="00627286" w14:paraId="21466402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9559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47F7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B696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63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848F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847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4522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78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03F8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758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272C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2066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996A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9857</w:t>
            </w:r>
          </w:p>
        </w:tc>
      </w:tr>
      <w:tr w:rsidR="00627286" w:rsidRPr="00627286" w14:paraId="5AAFFD13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76F8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F515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107C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48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4DAA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284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40AD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38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07DF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445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E79B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753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FAEC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1643</w:t>
            </w:r>
          </w:p>
        </w:tc>
      </w:tr>
      <w:tr w:rsidR="00627286" w:rsidRPr="00627286" w14:paraId="2DBB7219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CAF6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0B7D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87A6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068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CCB7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9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5517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14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4256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702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B464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6192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39B5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4282</w:t>
            </w:r>
          </w:p>
        </w:tc>
      </w:tr>
      <w:tr w:rsidR="00627286" w:rsidRPr="00627286" w14:paraId="27DD9AC5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4F33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3B48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06C1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83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F07B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1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6F5A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8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A03B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679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D88B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386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239B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499</w:t>
            </w:r>
          </w:p>
        </w:tc>
      </w:tr>
      <w:tr w:rsidR="00627286" w:rsidRPr="00627286" w14:paraId="65FEE9A2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7374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FA19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6E3C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213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C9BB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44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F6AB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48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DCC3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135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03CD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0997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9C17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9102</w:t>
            </w:r>
          </w:p>
        </w:tc>
      </w:tr>
      <w:tr w:rsidR="00627286" w:rsidRPr="00627286" w14:paraId="7D2ACAB8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5E71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FEF4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BED1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612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31A7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48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C21C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62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8862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1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EEB6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7503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A47A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1268</w:t>
            </w:r>
          </w:p>
        </w:tc>
      </w:tr>
      <w:tr w:rsidR="00627286" w:rsidRPr="00627286" w14:paraId="775EE503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FEFE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2481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504A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14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07A7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04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82F5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01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C979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49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028E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571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D6CA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0509</w:t>
            </w:r>
          </w:p>
        </w:tc>
      </w:tr>
      <w:tr w:rsidR="00627286" w:rsidRPr="00627286" w14:paraId="50CA3245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49ED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DCC8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B787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38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9FE0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51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3D36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10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1BD0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70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CBE1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746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5FD7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915</w:t>
            </w:r>
          </w:p>
        </w:tc>
      </w:tr>
      <w:tr w:rsidR="00627286" w:rsidRPr="00627286" w14:paraId="739312EB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7720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F7FF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E055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201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EF0B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85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61CE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59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EF9F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88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8803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669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B0DF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8194</w:t>
            </w:r>
          </w:p>
        </w:tc>
      </w:tr>
      <w:tr w:rsidR="00627286" w:rsidRPr="00627286" w14:paraId="50F597BF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9B3E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8CDA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7A82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767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A205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51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719A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11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FB4B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39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3DDC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8784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F7E8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5975</w:t>
            </w:r>
          </w:p>
        </w:tc>
      </w:tr>
      <w:tr w:rsidR="00627286" w:rsidRPr="00627286" w14:paraId="106BCB6C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B55A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1A44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85C6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946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E047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0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DCDF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26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2CE3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289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D5C1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2796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27E8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3115</w:t>
            </w:r>
          </w:p>
        </w:tc>
      </w:tr>
      <w:tr w:rsidR="00627286" w:rsidRPr="00627286" w14:paraId="3CC6969E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7965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EA87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1036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1166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BF55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308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FAE3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89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A98B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3885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19B8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2557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8EF0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219</w:t>
            </w:r>
          </w:p>
        </w:tc>
      </w:tr>
      <w:tr w:rsidR="00627286" w:rsidRPr="00627286" w14:paraId="2D8C6CF1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CF24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7878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80C6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546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1BA7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5419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C482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5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87B2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923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9342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9081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188D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5113</w:t>
            </w:r>
          </w:p>
        </w:tc>
      </w:tr>
      <w:tr w:rsidR="00627286" w:rsidRPr="00627286" w14:paraId="14B30466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C14F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D498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9CAC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109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52A3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43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1EF8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94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EDC9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22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08E4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7134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001D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3544</w:t>
            </w:r>
          </w:p>
        </w:tc>
      </w:tr>
      <w:tr w:rsidR="00627286" w:rsidRPr="00627286" w14:paraId="6EDDCEB2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C837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D225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BF5F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917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8F18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60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7BE1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83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4223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24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26CA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3605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025F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4098</w:t>
            </w:r>
          </w:p>
        </w:tc>
      </w:tr>
      <w:tr w:rsidR="00627286" w:rsidRPr="00627286" w14:paraId="0CCA36EC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F6B9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E588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78F3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240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CCAE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3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FD42F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33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BDCA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108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BBFE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6005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D588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6574</w:t>
            </w:r>
          </w:p>
        </w:tc>
      </w:tr>
      <w:tr w:rsidR="00627286" w:rsidRPr="00627286" w14:paraId="024DE5BD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9A339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790F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1CDC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65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FB73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60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478B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583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900F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523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6EBC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5383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1232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8317</w:t>
            </w:r>
          </w:p>
        </w:tc>
      </w:tr>
      <w:tr w:rsidR="00627286" w:rsidRPr="00627286" w14:paraId="5A9763FC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325F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4C90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00C6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88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827A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70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6FF6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39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0C6F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27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CF20D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13159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EC92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8765</w:t>
            </w:r>
          </w:p>
        </w:tc>
      </w:tr>
      <w:tr w:rsidR="00627286" w:rsidRPr="00627286" w14:paraId="15A69E7D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3A8B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B689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83E0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266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1405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65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EAF6A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66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C2C8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88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44E2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7631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6AFE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5845</w:t>
            </w:r>
          </w:p>
        </w:tc>
      </w:tr>
      <w:tr w:rsidR="00627286" w:rsidRPr="00627286" w14:paraId="6DF8E0B4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AE10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7853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D4C6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87CE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16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BBACC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766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A160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59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AF28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23334</w:t>
            </w:r>
          </w:p>
        </w:tc>
        <w:tc>
          <w:tcPr>
            <w:tcW w:w="12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676D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1953</w:t>
            </w:r>
          </w:p>
        </w:tc>
      </w:tr>
      <w:tr w:rsidR="00627286" w:rsidRPr="00627286" w14:paraId="6FA2DEDA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13CB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1</w:t>
            </w:r>
          </w:p>
        </w:tc>
        <w:tc>
          <w:tcPr>
            <w:tcW w:w="76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43FD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19D2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82343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5D12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8967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5C106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1191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AE6B0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18011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0A9C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342</w:t>
            </w:r>
          </w:p>
        </w:tc>
        <w:tc>
          <w:tcPr>
            <w:tcW w:w="12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F22B1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1683</w:t>
            </w:r>
          </w:p>
        </w:tc>
      </w:tr>
      <w:tr w:rsidR="00627286" w:rsidRPr="00627286" w14:paraId="56F4373A" w14:textId="77777777" w:rsidTr="00BC2593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4C4974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AAD583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CDCB6B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094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01B6FE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76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D5F022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35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6A3B98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01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7CF7C7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9745</w:t>
            </w:r>
          </w:p>
        </w:tc>
        <w:tc>
          <w:tcPr>
            <w:tcW w:w="12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3A8B05" w14:textId="77777777" w:rsidR="00627286" w:rsidRPr="00627286" w:rsidRDefault="00627286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62728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9494</w:t>
            </w:r>
          </w:p>
        </w:tc>
      </w:tr>
    </w:tbl>
    <w:p w14:paraId="53D41370" w14:textId="77777777" w:rsidR="00B242A9" w:rsidRDefault="00B242A9" w:rsidP="007366EF"/>
    <w:p w14:paraId="5192B2E3" w14:textId="7E2AD54C" w:rsidR="00C67133" w:rsidRDefault="00C67133" w:rsidP="00CC44D4">
      <w:pPr>
        <w:jc w:val="center"/>
      </w:pPr>
      <w:r>
        <w:object w:dxaOrig="3981" w:dyaOrig="1398" w14:anchorId="373A90B1">
          <v:shape id="_x0000_i1027" type="#_x0000_t75" style="width:245.6pt;height:87.05pt" o:ole="">
            <v:imagedata r:id="rId30" o:title="" cropbottom="20597f" cropright="21077f"/>
          </v:shape>
          <o:OLEObject Type="Embed" ProgID="ChemDraw.Document.6.0" ShapeID="_x0000_i1027" DrawAspect="Content" ObjectID="_1672480094" r:id="rId31"/>
        </w:object>
      </w:r>
    </w:p>
    <w:p w14:paraId="2926AD8F" w14:textId="54C4816F" w:rsidR="00C67133" w:rsidRPr="00222913" w:rsidRDefault="005C4F10" w:rsidP="00C67133">
      <w:pPr>
        <w:spacing w:line="360" w:lineRule="auto"/>
        <w:jc w:val="center"/>
        <w:rPr>
          <w:rFonts w:ascii="Times New Roman" w:hAnsi="Times New Roman" w:cs="Times New Roman"/>
          <w:b/>
        </w:rPr>
      </w:pPr>
      <w:r w:rsidRPr="005D3A55">
        <w:rPr>
          <w:rFonts w:ascii="Times New Roman" w:hAnsi="Times New Roman" w:cs="Times New Roman"/>
          <w:bCs/>
        </w:rPr>
        <w:t>Fig</w:t>
      </w:r>
      <w:r>
        <w:rPr>
          <w:rFonts w:ascii="Times New Roman" w:hAnsi="Times New Roman" w:cs="Times New Roman"/>
          <w:bCs/>
        </w:rPr>
        <w:t>.</w:t>
      </w:r>
      <w:r w:rsidRPr="005D3A55">
        <w:rPr>
          <w:rFonts w:ascii="Times New Roman" w:hAnsi="Times New Roman" w:cs="Times New Roman"/>
          <w:bCs/>
        </w:rPr>
        <w:t xml:space="preserve"> S</w:t>
      </w:r>
      <w:r>
        <w:rPr>
          <w:rFonts w:ascii="Times New Roman" w:hAnsi="Times New Roman" w:cs="Times New Roman"/>
          <w:bCs/>
        </w:rPr>
        <w:t>1</w:t>
      </w:r>
      <w:r w:rsidR="00E92150">
        <w:rPr>
          <w:rFonts w:ascii="Times New Roman" w:hAnsi="Times New Roman" w:cs="Times New Roman"/>
          <w:bCs/>
        </w:rPr>
        <w:t>3</w:t>
      </w:r>
      <w:r w:rsidR="00C67133" w:rsidRPr="00F92067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 xml:space="preserve"> </w:t>
      </w:r>
      <w:r w:rsidR="00C67133" w:rsidRPr="00F92067">
        <w:rPr>
          <w:rFonts w:ascii="Times New Roman" w:eastAsia="等线" w:hAnsi="Times New Roman" w:cs="Times New Roman"/>
          <w:color w:val="000000"/>
          <w:kern w:val="0"/>
          <w:szCs w:val="21"/>
        </w:rPr>
        <w:t>S</w:t>
      </w:r>
      <w:r w:rsidR="00C67133" w:rsidRPr="00F92067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 xml:space="preserve">tructure of </w:t>
      </w:r>
      <w:r w:rsidR="00C67133">
        <w:rPr>
          <w:rFonts w:ascii="Times New Roman" w:hAnsi="Times New Roman" w:cs="Times New Roman"/>
          <w:b/>
        </w:rPr>
        <w:t>N7</w:t>
      </w:r>
      <w:r w:rsidR="00C67133">
        <w:rPr>
          <w:rFonts w:ascii="Times New Roman" w:hAnsi="Times New Roman" w:cs="Times New Roman"/>
          <w:bCs/>
        </w:rPr>
        <w:t>c</w:t>
      </w:r>
    </w:p>
    <w:p w14:paraId="4C45B467" w14:textId="0084BC19" w:rsidR="00C67133" w:rsidRDefault="00C67133" w:rsidP="00C67133">
      <w:r>
        <w:rPr>
          <w:noProof/>
        </w:rPr>
        <w:drawing>
          <wp:inline distT="0" distB="0" distL="0" distR="0" wp14:anchorId="123C947C" wp14:editId="0005AEBC">
            <wp:extent cx="1384300" cy="616537"/>
            <wp:effectExtent l="0" t="0" r="635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片 30"/>
                    <pic:cNvPicPr/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644" t="27596" r="31375" b="28962"/>
                    <a:stretch/>
                  </pic:blipFill>
                  <pic:spPr bwMode="auto">
                    <a:xfrm>
                      <a:off x="0" y="0"/>
                      <a:ext cx="1398070" cy="6226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hint="eastAsia"/>
        </w:rPr>
        <w:t xml:space="preserve"> </w:t>
      </w:r>
      <w:r>
        <w:t xml:space="preserve">       </w:t>
      </w:r>
      <w:r w:rsidR="003513FC">
        <w:t xml:space="preserve"> </w:t>
      </w:r>
      <w:r w:rsidR="003513FC">
        <w:rPr>
          <w:noProof/>
        </w:rPr>
        <w:t xml:space="preserve"> </w:t>
      </w:r>
      <w:r>
        <w:rPr>
          <w:noProof/>
        </w:rPr>
        <w:drawing>
          <wp:inline distT="0" distB="0" distL="0" distR="0" wp14:anchorId="7F320919" wp14:editId="149BF846">
            <wp:extent cx="1214512" cy="781050"/>
            <wp:effectExtent l="0" t="0" r="508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图片 31"/>
                    <pic:cNvPicPr/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219" t="33880" r="34024" b="13934"/>
                    <a:stretch/>
                  </pic:blipFill>
                  <pic:spPr bwMode="auto">
                    <a:xfrm>
                      <a:off x="0" y="0"/>
                      <a:ext cx="1228968" cy="7903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      </w:t>
      </w:r>
      <w:r>
        <w:rPr>
          <w:noProof/>
        </w:rPr>
        <w:drawing>
          <wp:inline distT="0" distB="0" distL="0" distR="0" wp14:anchorId="336E2F17" wp14:editId="0FC3AB38">
            <wp:extent cx="1208290" cy="876300"/>
            <wp:effectExtent l="0" t="0" r="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图片 32"/>
                    <pic:cNvPicPr/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414" t="19945" r="33902" b="18033"/>
                    <a:stretch/>
                  </pic:blipFill>
                  <pic:spPr bwMode="auto">
                    <a:xfrm>
                      <a:off x="0" y="0"/>
                      <a:ext cx="1224522" cy="8880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ED701E" w14:textId="72463B0C" w:rsidR="00C67133" w:rsidRPr="00521C58" w:rsidRDefault="00C67133" w:rsidP="00C67133">
      <w:pPr>
        <w:ind w:firstLineChars="450" w:firstLine="945"/>
        <w:rPr>
          <w:rFonts w:ascii="Times New Roman" w:hAnsi="Times New Roman" w:cs="Times New Roman"/>
        </w:rPr>
      </w:pPr>
      <w:r w:rsidRPr="00521C58">
        <w:rPr>
          <w:rFonts w:ascii="Times New Roman" w:hAnsi="Times New Roman" w:cs="Times New Roman"/>
          <w:b/>
          <w:bCs/>
        </w:rPr>
        <w:t>N7</w:t>
      </w:r>
      <w:r w:rsidR="00355CE3">
        <w:rPr>
          <w:rFonts w:ascii="Times New Roman" w:hAnsi="Times New Roman" w:cs="Times New Roman"/>
        </w:rPr>
        <w:t>c</w:t>
      </w:r>
      <w:r w:rsidRPr="00521C58">
        <w:rPr>
          <w:rFonts w:ascii="Times New Roman" w:hAnsi="Times New Roman" w:cs="Times New Roman"/>
        </w:rPr>
        <w:t>-1</w:t>
      </w:r>
      <w:r w:rsidRPr="00521C58">
        <w:rPr>
          <w:rFonts w:ascii="Times New Roman" w:hAnsi="Times New Roman" w:cs="Times New Roman"/>
          <w:b/>
          <w:bCs/>
        </w:rPr>
        <w:t xml:space="preserve">                       N7</w:t>
      </w:r>
      <w:r w:rsidR="00355CE3">
        <w:rPr>
          <w:rFonts w:ascii="Times New Roman" w:hAnsi="Times New Roman" w:cs="Times New Roman"/>
        </w:rPr>
        <w:t>c</w:t>
      </w:r>
      <w:r w:rsidRPr="00521C58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2</w:t>
      </w:r>
      <w:r w:rsidRPr="00521C58">
        <w:rPr>
          <w:rFonts w:ascii="Times New Roman" w:hAnsi="Times New Roman" w:cs="Times New Roman"/>
        </w:rPr>
        <w:t xml:space="preserve">                  </w:t>
      </w:r>
      <w:r w:rsidR="003513FC">
        <w:rPr>
          <w:rFonts w:ascii="Times New Roman" w:hAnsi="Times New Roman" w:cs="Times New Roman"/>
        </w:rPr>
        <w:t xml:space="preserve">  </w:t>
      </w:r>
      <w:r w:rsidRPr="00521C58">
        <w:rPr>
          <w:rFonts w:ascii="Times New Roman" w:hAnsi="Times New Roman" w:cs="Times New Roman"/>
        </w:rPr>
        <w:t xml:space="preserve">   </w:t>
      </w:r>
      <w:r w:rsidRPr="00521C58">
        <w:rPr>
          <w:rFonts w:ascii="Times New Roman" w:hAnsi="Times New Roman" w:cs="Times New Roman"/>
          <w:b/>
          <w:bCs/>
        </w:rPr>
        <w:t>N7</w:t>
      </w:r>
      <w:r w:rsidR="00355CE3">
        <w:rPr>
          <w:rFonts w:ascii="Times New Roman" w:hAnsi="Times New Roman" w:cs="Times New Roman"/>
        </w:rPr>
        <w:t>c</w:t>
      </w:r>
      <w:r w:rsidRPr="00521C58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3</w:t>
      </w:r>
    </w:p>
    <w:p w14:paraId="75FB2691" w14:textId="578D63F7" w:rsidR="003513FC" w:rsidRPr="000A0CF5" w:rsidRDefault="003513FC" w:rsidP="003513FC">
      <w:pPr>
        <w:widowControl/>
        <w:spacing w:line="36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Optimized conformers (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sym w:font="Symbol" w:char="F0B3"/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 xml:space="preserve"> 1%) of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t>N7</w:t>
      </w:r>
      <w:r>
        <w:rPr>
          <w:rFonts w:ascii="Times New Roman" w:eastAsia="宋体" w:hAnsi="Times New Roman" w:cs="Times New Roman" w:hint="eastAsia"/>
          <w:b/>
          <w:color w:val="000000"/>
          <w:kern w:val="0"/>
          <w:sz w:val="24"/>
          <w:szCs w:val="24"/>
        </w:rPr>
        <w:t>c</w:t>
      </w:r>
      <w:r w:rsidRPr="000A0CF5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lang w:eastAsia="de-DE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at the B3LYP/6-31+G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(d) level with PCM model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in MeOH.</w:t>
      </w:r>
    </w:p>
    <w:p w14:paraId="3F0390AC" w14:textId="138EC689" w:rsidR="003513FC" w:rsidRPr="005349FF" w:rsidRDefault="003513FC" w:rsidP="003513FC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Cs w:val="21"/>
        </w:rPr>
      </w:pPr>
      <w:r w:rsidRPr="005349FF">
        <w:rPr>
          <w:rFonts w:ascii="Times New Roman" w:eastAsia="宋体" w:hAnsi="Times New Roman" w:cs="Times New Roman" w:hint="eastAsia"/>
          <w:kern w:val="0"/>
          <w:szCs w:val="21"/>
        </w:rPr>
        <w:t>Table S</w:t>
      </w:r>
      <w:r w:rsidR="004512C9" w:rsidRPr="005349FF">
        <w:rPr>
          <w:rFonts w:ascii="Times New Roman" w:eastAsia="宋体" w:hAnsi="Times New Roman" w:cs="Times New Roman"/>
          <w:kern w:val="0"/>
          <w:szCs w:val="21"/>
        </w:rPr>
        <w:t>5</w:t>
      </w:r>
      <w:r w:rsidRPr="005349FF">
        <w:rPr>
          <w:rFonts w:ascii="Times New Roman" w:eastAsia="宋体" w:hAnsi="Times New Roman" w:cs="Times New Roman" w:hint="eastAsia"/>
          <w:kern w:val="0"/>
          <w:szCs w:val="21"/>
        </w:rPr>
        <w:t xml:space="preserve">. </w:t>
      </w:r>
      <w:r w:rsidRPr="005349FF">
        <w:rPr>
          <w:rFonts w:ascii="Times New Roman" w:eastAsia="宋体" w:hAnsi="Times New Roman" w:cs="Times New Roman"/>
          <w:kern w:val="0"/>
          <w:szCs w:val="21"/>
        </w:rPr>
        <w:t xml:space="preserve">Important Thermodynamic Parameters and Conformational Analysis of </w:t>
      </w:r>
      <w:r w:rsidRPr="005349FF">
        <w:rPr>
          <w:rFonts w:ascii="Times New Roman" w:eastAsia="宋体" w:hAnsi="Times New Roman" w:cs="Times New Roman"/>
          <w:b/>
          <w:kern w:val="0"/>
          <w:szCs w:val="21"/>
        </w:rPr>
        <w:t>N7c</w:t>
      </w:r>
    </w:p>
    <w:tbl>
      <w:tblPr>
        <w:tblStyle w:val="a6"/>
        <w:tblW w:w="5000" w:type="pct"/>
        <w:jc w:val="center"/>
        <w:tblLook w:val="04A0" w:firstRow="1" w:lastRow="0" w:firstColumn="1" w:lastColumn="0" w:noHBand="0" w:noVBand="1"/>
      </w:tblPr>
      <w:tblGrid>
        <w:gridCol w:w="2744"/>
        <w:gridCol w:w="1555"/>
        <w:gridCol w:w="2686"/>
        <w:gridCol w:w="1321"/>
      </w:tblGrid>
      <w:tr w:rsidR="00267C9C" w:rsidRPr="00222913" w14:paraId="0E8E7850" w14:textId="77777777" w:rsidTr="00936DD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120E3AC6" w14:textId="77777777" w:rsidR="00267C9C" w:rsidRPr="00222913" w:rsidRDefault="00267C9C" w:rsidP="00936DDE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Conformations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46F17381" w14:textId="77777777" w:rsidR="00267C9C" w:rsidRPr="00222913" w:rsidRDefault="00267C9C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E+ZPE</w:t>
            </w:r>
          </w:p>
        </w:tc>
        <w:tc>
          <w:tcPr>
            <w:tcW w:w="1617" w:type="pct"/>
            <w:shd w:val="clear" w:color="auto" w:fill="auto"/>
            <w:vAlign w:val="center"/>
          </w:tcPr>
          <w:p w14:paraId="37E8F0D5" w14:textId="77777777" w:rsidR="00267C9C" w:rsidRPr="00222913" w:rsidRDefault="00267C9C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G</w:t>
            </w:r>
          </w:p>
        </w:tc>
        <w:tc>
          <w:tcPr>
            <w:tcW w:w="795" w:type="pct"/>
            <w:shd w:val="clear" w:color="auto" w:fill="auto"/>
          </w:tcPr>
          <w:p w14:paraId="7E6BF477" w14:textId="77777777" w:rsidR="00267C9C" w:rsidRPr="00222913" w:rsidRDefault="00267C9C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%</w:t>
            </w:r>
          </w:p>
        </w:tc>
      </w:tr>
      <w:tr w:rsidR="00267C9C" w:rsidRPr="00222913" w14:paraId="72E3F92B" w14:textId="77777777" w:rsidTr="00267C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0AAA4AF1" w14:textId="5C2E72E7" w:rsidR="00267C9C" w:rsidRPr="00222913" w:rsidRDefault="00267C9C" w:rsidP="00267C9C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lang w:eastAsia="zh-CN"/>
              </w:rPr>
            </w:pPr>
            <w:r w:rsidRPr="00521C58">
              <w:rPr>
                <w:rFonts w:ascii="Times New Roman" w:hAnsi="Times New Roman" w:cs="Times New Roman"/>
                <w:b w:val="0"/>
                <w:bCs w:val="0"/>
              </w:rPr>
              <w:t>N7</w:t>
            </w:r>
            <w:r>
              <w:rPr>
                <w:rFonts w:ascii="Times New Roman" w:hAnsi="Times New Roman" w:cs="Times New Roman"/>
              </w:rPr>
              <w:t>c</w:t>
            </w:r>
            <w:r w:rsidRPr="00153272">
              <w:rPr>
                <w:rFonts w:ascii="Times New Roman" w:hAnsi="Times New Roman" w:cs="Times New Roman"/>
                <w:b w:val="0"/>
                <w:bCs w:val="0"/>
              </w:rPr>
              <w:t>-1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4209A3AB" w14:textId="565F04A7" w:rsidR="00267C9C" w:rsidRPr="00222913" w:rsidRDefault="00267C9C" w:rsidP="00267C9C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-1716.85067 </w:t>
            </w:r>
          </w:p>
        </w:tc>
        <w:tc>
          <w:tcPr>
            <w:tcW w:w="1617" w:type="pct"/>
            <w:shd w:val="clear" w:color="auto" w:fill="auto"/>
            <w:vAlign w:val="center"/>
          </w:tcPr>
          <w:p w14:paraId="06D89FBB" w14:textId="7EE8F2F7" w:rsidR="00267C9C" w:rsidRPr="00222913" w:rsidRDefault="00267C9C" w:rsidP="00267C9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>-1207.8760</w:t>
            </w:r>
            <w:r w:rsidRPr="00267C9C">
              <w:rPr>
                <w:rFonts w:ascii="Times New Roman" w:eastAsia="宋体" w:hAnsi="Times New Roman" w:cs="Times New Roman"/>
                <w:color w:val="000000"/>
                <w:lang w:eastAsia="zh-CN"/>
              </w:rPr>
              <w:t>1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3F747CC9" w14:textId="2D8DCE6E" w:rsidR="00267C9C" w:rsidRPr="00153272" w:rsidRDefault="00267C9C" w:rsidP="00267C9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0.10 </w:t>
            </w:r>
          </w:p>
        </w:tc>
      </w:tr>
      <w:tr w:rsidR="00267C9C" w:rsidRPr="00222913" w14:paraId="3FD5DFAD" w14:textId="77777777" w:rsidTr="00936DDE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2EDAD1C5" w14:textId="42098640" w:rsidR="00267C9C" w:rsidRPr="00222913" w:rsidRDefault="00267C9C" w:rsidP="00267C9C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lang w:eastAsia="zh-CN"/>
              </w:rPr>
            </w:pPr>
            <w:r w:rsidRPr="00521C58">
              <w:rPr>
                <w:rFonts w:ascii="Times New Roman" w:hAnsi="Times New Roman" w:cs="Times New Roman"/>
                <w:b w:val="0"/>
                <w:bCs w:val="0"/>
              </w:rPr>
              <w:t>N7</w:t>
            </w:r>
            <w:r>
              <w:rPr>
                <w:rFonts w:ascii="Times New Roman" w:hAnsi="Times New Roman" w:cs="Times New Roman"/>
              </w:rPr>
              <w:t>c</w:t>
            </w:r>
            <w:r w:rsidRPr="00153272">
              <w:rPr>
                <w:rFonts w:ascii="Times New Roman" w:hAnsi="Times New Roman" w:cs="Times New Roman"/>
                <w:b w:val="0"/>
                <w:bCs w:val="0"/>
              </w:rPr>
              <w:t>-</w:t>
            </w:r>
            <w:r>
              <w:rPr>
                <w:rFonts w:ascii="Times New Roman" w:hAnsi="Times New Roman" w:cs="Times New Roman"/>
                <w:b w:val="0"/>
                <w:bCs w:val="0"/>
              </w:rPr>
              <w:t>2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1BAE42D1" w14:textId="0D8AC48B" w:rsidR="00267C9C" w:rsidRPr="00222913" w:rsidRDefault="00267C9C" w:rsidP="00267C9C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>-1716.8507</w:t>
            </w:r>
            <w:r w:rsidRPr="00267C9C">
              <w:rPr>
                <w:rFonts w:ascii="Times New Roman" w:eastAsia="宋体" w:hAnsi="Times New Roman" w:cs="Times New Roman"/>
                <w:color w:val="000000"/>
                <w:lang w:eastAsia="zh-CN"/>
              </w:rPr>
              <w:t>2</w:t>
            </w: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 </w:t>
            </w:r>
          </w:p>
        </w:tc>
        <w:tc>
          <w:tcPr>
            <w:tcW w:w="1617" w:type="pct"/>
            <w:shd w:val="clear" w:color="auto" w:fill="auto"/>
            <w:vAlign w:val="center"/>
          </w:tcPr>
          <w:p w14:paraId="07461403" w14:textId="155267AD" w:rsidR="00267C9C" w:rsidRPr="00222913" w:rsidRDefault="00267C9C" w:rsidP="00267C9C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>-1207.8828</w:t>
            </w:r>
            <w:r w:rsidRPr="00267C9C">
              <w:rPr>
                <w:rFonts w:ascii="Times New Roman" w:eastAsia="宋体" w:hAnsi="Times New Roman" w:cs="Times New Roman"/>
                <w:color w:val="000000"/>
                <w:lang w:eastAsia="zh-CN"/>
              </w:rPr>
              <w:t>4</w:t>
            </w: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 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267A6087" w14:textId="7296FA6A" w:rsidR="00267C9C" w:rsidRPr="00153272" w:rsidRDefault="00267C9C" w:rsidP="00267C9C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99.20 </w:t>
            </w:r>
          </w:p>
        </w:tc>
      </w:tr>
      <w:tr w:rsidR="00267C9C" w:rsidRPr="00222913" w14:paraId="60D5ABB5" w14:textId="77777777" w:rsidTr="00936D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0AF2D860" w14:textId="20601E4F" w:rsidR="00267C9C" w:rsidRPr="00222913" w:rsidRDefault="00267C9C" w:rsidP="00267C9C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lang w:eastAsia="zh-CN"/>
              </w:rPr>
            </w:pPr>
            <w:r w:rsidRPr="00521C58">
              <w:rPr>
                <w:rFonts w:ascii="Times New Roman" w:hAnsi="Times New Roman" w:cs="Times New Roman"/>
                <w:b w:val="0"/>
                <w:bCs w:val="0"/>
              </w:rPr>
              <w:t>N7</w:t>
            </w:r>
            <w:r>
              <w:rPr>
                <w:rFonts w:ascii="Times New Roman" w:hAnsi="Times New Roman" w:cs="Times New Roman"/>
              </w:rPr>
              <w:t>c</w:t>
            </w:r>
            <w:r w:rsidRPr="00153272">
              <w:rPr>
                <w:rFonts w:ascii="Times New Roman" w:hAnsi="Times New Roman" w:cs="Times New Roman"/>
                <w:b w:val="0"/>
                <w:bCs w:val="0"/>
              </w:rPr>
              <w:t>-</w:t>
            </w:r>
            <w:r>
              <w:rPr>
                <w:rFonts w:ascii="Times New Roman" w:hAnsi="Times New Roman" w:cs="Times New Roman"/>
                <w:b w:val="0"/>
                <w:bCs w:val="0"/>
              </w:rPr>
              <w:t>3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21639D43" w14:textId="41E3E7B0" w:rsidR="00267C9C" w:rsidRPr="00222913" w:rsidRDefault="00267C9C" w:rsidP="00267C9C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>-1716.8507</w:t>
            </w:r>
            <w:r w:rsidRPr="00267C9C">
              <w:rPr>
                <w:rFonts w:ascii="Times New Roman" w:eastAsia="宋体" w:hAnsi="Times New Roman" w:cs="Times New Roman"/>
                <w:color w:val="000000"/>
                <w:lang w:eastAsia="zh-CN"/>
              </w:rPr>
              <w:t>2</w:t>
            </w: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 </w:t>
            </w:r>
          </w:p>
        </w:tc>
        <w:tc>
          <w:tcPr>
            <w:tcW w:w="1617" w:type="pct"/>
            <w:shd w:val="clear" w:color="auto" w:fill="auto"/>
            <w:vAlign w:val="center"/>
          </w:tcPr>
          <w:p w14:paraId="0594EAA3" w14:textId="22964A32" w:rsidR="00267C9C" w:rsidRPr="00222913" w:rsidRDefault="00267C9C" w:rsidP="00267C9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>-1207.8782</w:t>
            </w:r>
            <w:r w:rsidRPr="00267C9C">
              <w:rPr>
                <w:rFonts w:ascii="Times New Roman" w:eastAsia="宋体" w:hAnsi="Times New Roman" w:cs="Times New Roman"/>
                <w:color w:val="000000"/>
                <w:lang w:eastAsia="zh-CN"/>
              </w:rPr>
              <w:t>3</w:t>
            </w: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 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3CFA13C8" w14:textId="32D2E15A" w:rsidR="00267C9C" w:rsidRPr="00153272" w:rsidRDefault="00267C9C" w:rsidP="00267C9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0.70 </w:t>
            </w:r>
          </w:p>
        </w:tc>
      </w:tr>
    </w:tbl>
    <w:p w14:paraId="208F8E53" w14:textId="13E533FD" w:rsidR="00BC2593" w:rsidRPr="00222913" w:rsidRDefault="00BC2593" w:rsidP="00BC2593">
      <w:pPr>
        <w:spacing w:line="360" w:lineRule="auto"/>
        <w:rPr>
          <w:rFonts w:ascii="Times New Roman" w:hAnsi="Times New Roman" w:cs="Times New Roman"/>
        </w:rPr>
      </w:pPr>
      <w:r w:rsidRPr="00222913">
        <w:rPr>
          <w:rFonts w:ascii="Times New Roman" w:hAnsi="Times New Roman" w:cs="Times New Roman"/>
        </w:rPr>
        <w:t xml:space="preserve">E+ZPE: total energy with </w:t>
      </w:r>
      <w:r w:rsidR="002516DA" w:rsidRPr="00222913">
        <w:rPr>
          <w:rFonts w:ascii="Times New Roman" w:hAnsi="Times New Roman" w:cs="Times New Roman"/>
        </w:rPr>
        <w:t>zero-point</w:t>
      </w:r>
      <w:r w:rsidRPr="00222913">
        <w:rPr>
          <w:rFonts w:ascii="Times New Roman" w:hAnsi="Times New Roman" w:cs="Times New Roman"/>
        </w:rPr>
        <w:t xml:space="preserve"> energy; G: Gibbs free energy; P: conformational distributions calculated from relative Gibbs free energy.</w:t>
      </w:r>
    </w:p>
    <w:p w14:paraId="3E53C47F" w14:textId="77777777" w:rsidR="00BC2593" w:rsidRPr="00222913" w:rsidRDefault="00BC2593" w:rsidP="00BC2593">
      <w:pPr>
        <w:spacing w:line="360" w:lineRule="auto"/>
        <w:rPr>
          <w:rFonts w:ascii="Times New Roman" w:hAnsi="Times New Roman" w:cs="Times New Roman"/>
        </w:rPr>
      </w:pPr>
    </w:p>
    <w:p w14:paraId="2EA5FFE9" w14:textId="77777777" w:rsidR="00BC2593" w:rsidRPr="00222913" w:rsidRDefault="00BC2593" w:rsidP="00BC2593">
      <w:pPr>
        <w:spacing w:line="360" w:lineRule="auto"/>
        <w:rPr>
          <w:rFonts w:ascii="Times New Roman" w:hAnsi="Times New Roman" w:cs="Times New Roman"/>
        </w:rPr>
      </w:pPr>
    </w:p>
    <w:p w14:paraId="5C60AD0E" w14:textId="506D0ED1" w:rsidR="00C67133" w:rsidRPr="005349FF" w:rsidRDefault="00BC2593" w:rsidP="005349FF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 w:hint="eastAsia"/>
        </w:rPr>
        <w:t>Table S</w:t>
      </w:r>
      <w:r w:rsidR="004512C9">
        <w:rPr>
          <w:rFonts w:ascii="Times New Roman" w:hAnsi="Times New Roman" w:cs="Times New Roman"/>
        </w:rPr>
        <w:t>6</w:t>
      </w:r>
      <w:r>
        <w:rPr>
          <w:rFonts w:ascii="Times New Roman" w:hAnsi="Times New Roman" w:cs="Times New Roman" w:hint="eastAsia"/>
        </w:rPr>
        <w:t xml:space="preserve">. </w:t>
      </w:r>
      <w:r w:rsidRPr="00222913">
        <w:rPr>
          <w:rFonts w:ascii="Times New Roman" w:hAnsi="Times New Roman" w:cs="Times New Roman"/>
          <w:color w:val="000000"/>
        </w:rPr>
        <w:t xml:space="preserve">Optimized Cartesian Coordinate of compound </w:t>
      </w:r>
      <w:r w:rsidRPr="00CD7950">
        <w:rPr>
          <w:rFonts w:ascii="Times New Roman" w:hAnsi="Times New Roman" w:cs="Times New Roman"/>
          <w:b/>
          <w:bCs/>
        </w:rPr>
        <w:t>N7</w:t>
      </w:r>
      <w:r>
        <w:rPr>
          <w:rFonts w:ascii="Times New Roman" w:hAnsi="Times New Roman" w:cs="Times New Roman" w:hint="eastAsia"/>
        </w:rPr>
        <w:t>c</w:t>
      </w:r>
      <w:r w:rsidRPr="00222913">
        <w:rPr>
          <w:rFonts w:ascii="Times New Roman" w:hAnsi="Times New Roman" w:cs="Times New Roman"/>
          <w:b/>
          <w:bCs/>
          <w:color w:val="000000"/>
        </w:rPr>
        <w:t xml:space="preserve"> </w:t>
      </w:r>
      <w:r w:rsidRPr="00222913">
        <w:rPr>
          <w:rFonts w:ascii="Times New Roman" w:hAnsi="Times New Roman" w:cs="Times New Roman"/>
          <w:color w:val="000000"/>
        </w:rPr>
        <w:t>at B3LYP/6-31G (d, p) level in MeOH Using the PCM Model</w:t>
      </w:r>
    </w:p>
    <w:tbl>
      <w:tblPr>
        <w:tblW w:w="5203" w:type="dxa"/>
        <w:tblLook w:val="04A0" w:firstRow="1" w:lastRow="0" w:firstColumn="1" w:lastColumn="0" w:noHBand="0" w:noVBand="1"/>
      </w:tblPr>
      <w:tblGrid>
        <w:gridCol w:w="570"/>
        <w:gridCol w:w="848"/>
        <w:gridCol w:w="1276"/>
        <w:gridCol w:w="1134"/>
        <w:gridCol w:w="1375"/>
      </w:tblGrid>
      <w:tr w:rsidR="00BC2593" w:rsidRPr="00BC2593" w14:paraId="527043D4" w14:textId="77777777" w:rsidTr="00BC2593">
        <w:trPr>
          <w:trHeight w:val="280"/>
        </w:trPr>
        <w:tc>
          <w:tcPr>
            <w:tcW w:w="570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401B8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o.</w:t>
            </w:r>
          </w:p>
        </w:tc>
        <w:tc>
          <w:tcPr>
            <w:tcW w:w="848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6D528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om</w:t>
            </w:r>
          </w:p>
        </w:tc>
        <w:tc>
          <w:tcPr>
            <w:tcW w:w="3785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04C7C3" w14:textId="2DF127A9" w:rsidR="00BC2593" w:rsidRPr="00BC2593" w:rsidRDefault="00BC2593" w:rsidP="00BC2593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D7950">
              <w:rPr>
                <w:rFonts w:ascii="Times New Roman" w:hAnsi="Times New Roman" w:cs="Times New Roman"/>
                <w:b/>
                <w:bCs/>
              </w:rPr>
              <w:t>N7</w:t>
            </w:r>
            <w:r>
              <w:rPr>
                <w:rFonts w:ascii="Times New Roman" w:hAnsi="Times New Roman" w:cs="Times New Roman" w:hint="eastAsia"/>
              </w:rPr>
              <w:t>c</w:t>
            </w:r>
            <w:r>
              <w:rPr>
                <w:rFonts w:ascii="Times New Roman" w:hAnsi="Times New Roman" w:cs="Times New Roman"/>
              </w:rPr>
              <w:t>-2</w:t>
            </w:r>
          </w:p>
        </w:tc>
      </w:tr>
      <w:tr w:rsidR="00BC2593" w:rsidRPr="00BC2593" w14:paraId="43943C37" w14:textId="77777777" w:rsidTr="00BC2593">
        <w:trPr>
          <w:trHeight w:val="280"/>
        </w:trPr>
        <w:tc>
          <w:tcPr>
            <w:tcW w:w="570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7E6FA8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848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324EA13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34B21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A2133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37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C841E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</w:tr>
      <w:tr w:rsidR="00BC2593" w:rsidRPr="00BC2593" w14:paraId="4EC870CF" w14:textId="77777777" w:rsidTr="00BC2593">
        <w:trPr>
          <w:trHeight w:val="280"/>
        </w:trPr>
        <w:tc>
          <w:tcPr>
            <w:tcW w:w="57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6DDE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84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BAB2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2C96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8922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4FEB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0404</w:t>
            </w:r>
          </w:p>
        </w:tc>
        <w:tc>
          <w:tcPr>
            <w:tcW w:w="13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B54F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3894</w:t>
            </w:r>
          </w:p>
        </w:tc>
      </w:tr>
      <w:tr w:rsidR="00BC2593" w:rsidRPr="00BC2593" w14:paraId="25DE01B1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C9B9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B2E93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6BB8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91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4389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32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C45C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733</w:t>
            </w:r>
          </w:p>
        </w:tc>
      </w:tr>
      <w:tr w:rsidR="00BC2593" w:rsidRPr="00BC2593" w14:paraId="4DFAEDE5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3BCB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AA08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D26C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72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62C1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4176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628E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1837</w:t>
            </w:r>
          </w:p>
        </w:tc>
      </w:tr>
      <w:tr w:rsidR="00BC2593" w:rsidRPr="00BC2593" w14:paraId="3BC32DA7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53FD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EBFD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1B54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22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4446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1896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0F49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9117</w:t>
            </w:r>
          </w:p>
        </w:tc>
      </w:tr>
      <w:tr w:rsidR="00BC2593" w:rsidRPr="00BC2593" w14:paraId="75A7B67A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B246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F665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708C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72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891F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978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451E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1293</w:t>
            </w:r>
          </w:p>
        </w:tc>
      </w:tr>
      <w:tr w:rsidR="00BC2593" w:rsidRPr="00BC2593" w14:paraId="03154CB4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06E5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4E6F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DDE9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91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0EB3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33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BBAA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8351</w:t>
            </w:r>
          </w:p>
        </w:tc>
      </w:tr>
      <w:tr w:rsidR="00BC2593" w:rsidRPr="00BC2593" w14:paraId="2BF3C6F9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C3E4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EF08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F6D9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42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C63A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508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77B5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0757</w:t>
            </w:r>
          </w:p>
        </w:tc>
      </w:tr>
      <w:tr w:rsidR="00BC2593" w:rsidRPr="00BC2593" w14:paraId="52A521A7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4F66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EA7B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5C5F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39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8796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051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775F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5568</w:t>
            </w:r>
          </w:p>
        </w:tc>
      </w:tr>
      <w:tr w:rsidR="00BC2593" w:rsidRPr="00BC2593" w14:paraId="33C966AC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8E1D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D4E6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56F9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321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74AE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17356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13F6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6734</w:t>
            </w:r>
          </w:p>
        </w:tc>
      </w:tr>
      <w:tr w:rsidR="00BC2593" w:rsidRPr="00BC2593" w14:paraId="4011A363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4A6A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B450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3823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392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6868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151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435D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6244</w:t>
            </w:r>
          </w:p>
        </w:tc>
      </w:tr>
      <w:tr w:rsidR="00BC2593" w:rsidRPr="00BC2593" w14:paraId="4E246479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5EE9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F311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9DF6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87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C027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541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6FC93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8502</w:t>
            </w:r>
          </w:p>
        </w:tc>
      </w:tr>
      <w:tr w:rsidR="00BC2593" w:rsidRPr="00BC2593" w14:paraId="4EDE413A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F6453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8B35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5261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11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3022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102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60B5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5285</w:t>
            </w:r>
          </w:p>
        </w:tc>
      </w:tr>
      <w:tr w:rsidR="00BC2593" w:rsidRPr="00BC2593" w14:paraId="563E543B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93D7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8C21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A085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63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E458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78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EED3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0535</w:t>
            </w:r>
          </w:p>
        </w:tc>
      </w:tr>
      <w:tr w:rsidR="00BC2593" w:rsidRPr="00BC2593" w14:paraId="7E87E902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236C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C0D8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F54A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258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F3A0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0656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1CA3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9608</w:t>
            </w:r>
          </w:p>
        </w:tc>
      </w:tr>
      <w:tr w:rsidR="00BC2593" w:rsidRPr="00BC2593" w14:paraId="223AF57D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2FF0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F12A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B595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70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F8CA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998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42DB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7994</w:t>
            </w:r>
          </w:p>
        </w:tc>
      </w:tr>
      <w:tr w:rsidR="00BC2593" w:rsidRPr="00BC2593" w14:paraId="29D068E1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889B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8DC8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0B16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722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1D8F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407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E3A53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2832</w:t>
            </w:r>
          </w:p>
        </w:tc>
      </w:tr>
      <w:tr w:rsidR="00BC2593" w:rsidRPr="00BC2593" w14:paraId="3937C186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45AC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B525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3C45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843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F9EB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409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9726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8732</w:t>
            </w:r>
          </w:p>
        </w:tc>
      </w:tr>
      <w:tr w:rsidR="00BC2593" w:rsidRPr="00BC2593" w14:paraId="0CC2E0A8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80A2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B015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E574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537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6B99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415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BF49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4695</w:t>
            </w:r>
          </w:p>
        </w:tc>
      </w:tr>
      <w:tr w:rsidR="00BC2593" w:rsidRPr="00BC2593" w14:paraId="273107AF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14F6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0932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A7D2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1667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488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5B15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7739</w:t>
            </w:r>
          </w:p>
        </w:tc>
      </w:tr>
      <w:tr w:rsidR="00BC2593" w:rsidRPr="00BC2593" w14:paraId="6E1F0F5A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09D7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4BBD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7CF8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293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1110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044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7597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5587</w:t>
            </w:r>
          </w:p>
        </w:tc>
      </w:tr>
      <w:tr w:rsidR="00BC2593" w:rsidRPr="00BC2593" w14:paraId="036D6955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CDE9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41A1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A29B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380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F3C6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1749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D1CF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4406</w:t>
            </w:r>
          </w:p>
        </w:tc>
      </w:tr>
      <w:tr w:rsidR="00BC2593" w:rsidRPr="00BC2593" w14:paraId="0CED6F90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E927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4864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FECC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247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A4C1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0995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4C45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3071</w:t>
            </w:r>
          </w:p>
        </w:tc>
      </w:tr>
      <w:tr w:rsidR="00BC2593" w:rsidRPr="00BC2593" w14:paraId="47F9EAED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DAA1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26EA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C992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81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CFAE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98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292E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3306</w:t>
            </w:r>
          </w:p>
        </w:tc>
      </w:tr>
      <w:tr w:rsidR="00BC2593" w:rsidRPr="00BC2593" w14:paraId="7D22E314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665A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5C20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1800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95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86AB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08226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221A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5028</w:t>
            </w:r>
          </w:p>
        </w:tc>
      </w:tr>
      <w:tr w:rsidR="00BC2593" w:rsidRPr="00BC2593" w14:paraId="073E7C86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E726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87253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6B2D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17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8CAE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16402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C30F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6562</w:t>
            </w:r>
          </w:p>
        </w:tc>
      </w:tr>
      <w:tr w:rsidR="00BC2593" w:rsidRPr="00BC2593" w14:paraId="17934BE9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BD49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8136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E23A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613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9989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1446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01FD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7943</w:t>
            </w:r>
          </w:p>
        </w:tc>
      </w:tr>
      <w:tr w:rsidR="00BC2593" w:rsidRPr="00BC2593" w14:paraId="0308D0D8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3EF5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1408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490A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211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DE67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405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FBCB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934</w:t>
            </w:r>
          </w:p>
        </w:tc>
      </w:tr>
      <w:tr w:rsidR="00BC2593" w:rsidRPr="00BC2593" w14:paraId="582C852D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09FD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1163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DDFE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76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4CBE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7753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0702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5817</w:t>
            </w:r>
          </w:p>
        </w:tc>
      </w:tr>
      <w:tr w:rsidR="00BC2593" w:rsidRPr="00BC2593" w14:paraId="281E5592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E01E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C3D6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D937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679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FAC7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1884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79EA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7422</w:t>
            </w:r>
          </w:p>
        </w:tc>
      </w:tr>
      <w:tr w:rsidR="00BC2593" w:rsidRPr="00BC2593" w14:paraId="0CE669FD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580E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F06F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B24E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363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3460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125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13B8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959</w:t>
            </w:r>
          </w:p>
        </w:tc>
      </w:tr>
      <w:tr w:rsidR="00BC2593" w:rsidRPr="00BC2593" w14:paraId="03BBA3A8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CD99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5398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D7DB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1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C7E6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7552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9A2E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5984</w:t>
            </w:r>
          </w:p>
        </w:tc>
      </w:tr>
      <w:tr w:rsidR="00BC2593" w:rsidRPr="00BC2593" w14:paraId="4CEE0D03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223C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412B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DD203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916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EA26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820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8C65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4108</w:t>
            </w:r>
          </w:p>
        </w:tc>
      </w:tr>
      <w:tr w:rsidR="00BC2593" w:rsidRPr="00BC2593" w14:paraId="4AE3D72C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60D4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8007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6740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552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DFD1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090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45A2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428</w:t>
            </w:r>
          </w:p>
        </w:tc>
      </w:tr>
      <w:tr w:rsidR="00BC2593" w:rsidRPr="00BC2593" w14:paraId="41E919D7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28BA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34E6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3474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258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2D07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391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4B60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4165</w:t>
            </w:r>
          </w:p>
        </w:tc>
      </w:tr>
      <w:tr w:rsidR="00BC2593" w:rsidRPr="00BC2593" w14:paraId="571C91C5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1366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3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008F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4005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928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E981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082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DC64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6681</w:t>
            </w:r>
          </w:p>
        </w:tc>
      </w:tr>
      <w:tr w:rsidR="00BC2593" w:rsidRPr="00BC2593" w14:paraId="755843FA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115B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A336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35D2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785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8529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716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54D0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488</w:t>
            </w:r>
          </w:p>
        </w:tc>
      </w:tr>
      <w:tr w:rsidR="00BC2593" w:rsidRPr="00BC2593" w14:paraId="25D7B29F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4D09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2498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BADB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17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5028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833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DD66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7248</w:t>
            </w:r>
          </w:p>
        </w:tc>
      </w:tr>
      <w:tr w:rsidR="00BC2593" w:rsidRPr="00BC2593" w14:paraId="102F84D3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C390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4B56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F436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69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96EE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988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F8AE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6141</w:t>
            </w:r>
          </w:p>
        </w:tc>
      </w:tr>
      <w:tr w:rsidR="00BC2593" w:rsidRPr="00BC2593" w14:paraId="3BB37178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7572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6B44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FDEF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563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9804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91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ACF6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0738</w:t>
            </w:r>
          </w:p>
        </w:tc>
      </w:tr>
      <w:tr w:rsidR="00BC2593" w:rsidRPr="00BC2593" w14:paraId="433A04A7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4D44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0467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B1BC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978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5095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920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33D7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4437</w:t>
            </w:r>
          </w:p>
        </w:tc>
      </w:tr>
      <w:tr w:rsidR="00BC2593" w:rsidRPr="00BC2593" w14:paraId="66A21DB8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14F4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A99F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0EC9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370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183F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720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FB72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0777</w:t>
            </w:r>
          </w:p>
        </w:tc>
      </w:tr>
      <w:tr w:rsidR="00BC2593" w:rsidRPr="00BC2593" w14:paraId="5F083E22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B11C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5FBB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7C35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56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E1BE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973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230D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4184</w:t>
            </w:r>
          </w:p>
        </w:tc>
      </w:tr>
      <w:tr w:rsidR="00BC2593" w:rsidRPr="00BC2593" w14:paraId="1B9B0D19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487A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3E6D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B4DD3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449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5665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156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373B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1381</w:t>
            </w:r>
          </w:p>
        </w:tc>
      </w:tr>
      <w:tr w:rsidR="00BC2593" w:rsidRPr="00BC2593" w14:paraId="2B25B4DE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234D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24E9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D9D9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011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3A68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685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8B933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943</w:t>
            </w:r>
          </w:p>
        </w:tc>
      </w:tr>
      <w:tr w:rsidR="00BC2593" w:rsidRPr="00BC2593" w14:paraId="39B2EFAA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86C3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D0D7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B707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75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763D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105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D452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0004</w:t>
            </w:r>
          </w:p>
        </w:tc>
      </w:tr>
      <w:tr w:rsidR="00BC2593" w:rsidRPr="00BC2593" w14:paraId="49795267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1286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78A2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BBD6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775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D097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728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0917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901</w:t>
            </w:r>
          </w:p>
        </w:tc>
      </w:tr>
      <w:tr w:rsidR="00BC2593" w:rsidRPr="00BC2593" w14:paraId="1B60D215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B20E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9C51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BADC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47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730C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4638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7B2B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3978</w:t>
            </w:r>
          </w:p>
        </w:tc>
      </w:tr>
      <w:tr w:rsidR="00BC2593" w:rsidRPr="00BC2593" w14:paraId="0E26BC15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825C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F0FD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EF04A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413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50A3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13421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6D1AD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4151</w:t>
            </w:r>
          </w:p>
        </w:tc>
      </w:tr>
      <w:tr w:rsidR="00BC2593" w:rsidRPr="00BC2593" w14:paraId="7669F602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A2A1F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EE5D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354D3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483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9EA9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3696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93E5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0597</w:t>
            </w:r>
          </w:p>
        </w:tc>
      </w:tr>
      <w:tr w:rsidR="00BC2593" w:rsidRPr="00BC2593" w14:paraId="0359A4C1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F9978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F7C6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4D6F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18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756C9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0854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93882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4846</w:t>
            </w:r>
          </w:p>
        </w:tc>
      </w:tr>
      <w:tr w:rsidR="00BC2593" w:rsidRPr="00BC2593" w14:paraId="74086DC2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22534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1</w:t>
            </w:r>
          </w:p>
        </w:tc>
        <w:tc>
          <w:tcPr>
            <w:tcW w:w="8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A125B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F1E6C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85849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F0E9E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8262</w:t>
            </w:r>
          </w:p>
        </w:tc>
        <w:tc>
          <w:tcPr>
            <w:tcW w:w="13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0A720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9923</w:t>
            </w:r>
          </w:p>
        </w:tc>
      </w:tr>
      <w:tr w:rsidR="00BC2593" w:rsidRPr="00BC2593" w14:paraId="2599E410" w14:textId="77777777" w:rsidTr="00BC2593">
        <w:trPr>
          <w:trHeight w:val="280"/>
        </w:trPr>
        <w:tc>
          <w:tcPr>
            <w:tcW w:w="5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67A45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2</w:t>
            </w:r>
          </w:p>
        </w:tc>
        <w:tc>
          <w:tcPr>
            <w:tcW w:w="84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1850A1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DA2515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618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CD5306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1863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6D017" w14:textId="77777777" w:rsidR="00BC2593" w:rsidRPr="00BC2593" w:rsidRDefault="00BC2593" w:rsidP="00BC2593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BC259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2929</w:t>
            </w:r>
          </w:p>
        </w:tc>
      </w:tr>
    </w:tbl>
    <w:p w14:paraId="2FA2E63A" w14:textId="77777777" w:rsidR="00BC2593" w:rsidRDefault="00BC2593" w:rsidP="00CC44D4">
      <w:pPr>
        <w:jc w:val="center"/>
        <w:rPr>
          <w:b/>
          <w:bCs/>
        </w:rPr>
      </w:pPr>
    </w:p>
    <w:p w14:paraId="4FBA4FF6" w14:textId="232F9EF5" w:rsidR="003513FC" w:rsidRDefault="003513FC" w:rsidP="00CC44D4">
      <w:pPr>
        <w:jc w:val="center"/>
      </w:pPr>
      <w:r>
        <w:object w:dxaOrig="3981" w:dyaOrig="1398" w14:anchorId="16015A33">
          <v:shape id="_x0000_i1028" type="#_x0000_t75" style="width:237.85pt;height:88.85pt" o:ole="">
            <v:imagedata r:id="rId35" o:title="" cropbottom="19661f" cropright="22230f"/>
          </v:shape>
          <o:OLEObject Type="Embed" ProgID="ChemDraw.Document.6.0" ShapeID="_x0000_i1028" DrawAspect="Content" ObjectID="_1672480095" r:id="rId36"/>
        </w:object>
      </w:r>
    </w:p>
    <w:p w14:paraId="416DE26F" w14:textId="373000FD" w:rsidR="003513FC" w:rsidRDefault="005C4F10" w:rsidP="003513FC">
      <w:pPr>
        <w:spacing w:line="360" w:lineRule="auto"/>
        <w:jc w:val="center"/>
        <w:rPr>
          <w:rFonts w:ascii="Times New Roman" w:hAnsi="Times New Roman" w:cs="Times New Roman"/>
          <w:b/>
        </w:rPr>
      </w:pPr>
      <w:r w:rsidRPr="005D3A55">
        <w:rPr>
          <w:rFonts w:ascii="Times New Roman" w:hAnsi="Times New Roman" w:cs="Times New Roman"/>
          <w:bCs/>
        </w:rPr>
        <w:t>Fig</w:t>
      </w:r>
      <w:r>
        <w:rPr>
          <w:rFonts w:ascii="Times New Roman" w:hAnsi="Times New Roman" w:cs="Times New Roman"/>
          <w:bCs/>
        </w:rPr>
        <w:t>.</w:t>
      </w:r>
      <w:r w:rsidRPr="005D3A55">
        <w:rPr>
          <w:rFonts w:ascii="Times New Roman" w:hAnsi="Times New Roman" w:cs="Times New Roman"/>
          <w:bCs/>
        </w:rPr>
        <w:t xml:space="preserve"> S</w:t>
      </w:r>
      <w:r>
        <w:rPr>
          <w:rFonts w:ascii="Times New Roman" w:hAnsi="Times New Roman" w:cs="Times New Roman"/>
          <w:bCs/>
        </w:rPr>
        <w:t>1</w:t>
      </w:r>
      <w:r w:rsidR="00E92150">
        <w:rPr>
          <w:rFonts w:ascii="Times New Roman" w:hAnsi="Times New Roman" w:cs="Times New Roman"/>
          <w:bCs/>
        </w:rPr>
        <w:t>4</w:t>
      </w:r>
      <w:r w:rsidR="003513FC" w:rsidRPr="00F92067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 xml:space="preserve"> </w:t>
      </w:r>
      <w:r w:rsidR="003513FC" w:rsidRPr="00F92067">
        <w:rPr>
          <w:rFonts w:ascii="Times New Roman" w:eastAsia="等线" w:hAnsi="Times New Roman" w:cs="Times New Roman"/>
          <w:color w:val="000000"/>
          <w:kern w:val="0"/>
          <w:szCs w:val="21"/>
        </w:rPr>
        <w:t>S</w:t>
      </w:r>
      <w:r w:rsidR="003513FC" w:rsidRPr="00F92067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 xml:space="preserve">tructure of </w:t>
      </w:r>
      <w:r w:rsidR="003513FC">
        <w:rPr>
          <w:rFonts w:ascii="Times New Roman" w:hAnsi="Times New Roman" w:cs="Times New Roman"/>
          <w:b/>
        </w:rPr>
        <w:t>N7</w:t>
      </w:r>
      <w:r w:rsidR="003513FC">
        <w:rPr>
          <w:rFonts w:ascii="Times New Roman" w:hAnsi="Times New Roman" w:cs="Times New Roman"/>
          <w:bCs/>
        </w:rPr>
        <w:t>d</w:t>
      </w:r>
    </w:p>
    <w:p w14:paraId="692FBFF4" w14:textId="07E81977" w:rsidR="003513FC" w:rsidRPr="003513FC" w:rsidRDefault="003513FC" w:rsidP="003513FC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hint="eastAsia"/>
          <w:b/>
          <w:bCs/>
          <w:noProof/>
        </w:rPr>
        <w:drawing>
          <wp:inline distT="0" distB="0" distL="0" distR="0" wp14:anchorId="7E66CBB3" wp14:editId="54654FDE">
            <wp:extent cx="1289050" cy="918791"/>
            <wp:effectExtent l="0" t="0" r="635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图片 33"/>
                    <pic:cNvPicPr/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544" t="17486" r="34505" b="27596"/>
                    <a:stretch/>
                  </pic:blipFill>
                  <pic:spPr bwMode="auto">
                    <a:xfrm>
                      <a:off x="0" y="0"/>
                      <a:ext cx="1298090" cy="9252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 w:hint="eastAsia"/>
          <w:b/>
        </w:rPr>
        <w:t xml:space="preserve"> </w:t>
      </w:r>
      <w:r>
        <w:rPr>
          <w:rFonts w:ascii="Times New Roman" w:hAnsi="Times New Roman" w:cs="Times New Roman"/>
          <w:b/>
        </w:rPr>
        <w:t xml:space="preserve">         </w:t>
      </w:r>
      <w:r>
        <w:rPr>
          <w:rFonts w:hint="eastAsia"/>
          <w:b/>
          <w:bCs/>
          <w:noProof/>
        </w:rPr>
        <w:drawing>
          <wp:inline distT="0" distB="0" distL="0" distR="0" wp14:anchorId="453DC126" wp14:editId="452E956D">
            <wp:extent cx="1428750" cy="616759"/>
            <wp:effectExtent l="0" t="0" r="0" b="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图片 34"/>
                    <pic:cNvPicPr/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172" t="32513" r="33060" b="29509"/>
                    <a:stretch/>
                  </pic:blipFill>
                  <pic:spPr bwMode="auto">
                    <a:xfrm>
                      <a:off x="0" y="0"/>
                      <a:ext cx="1514507" cy="6537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</w:rPr>
        <w:t xml:space="preserve">       </w:t>
      </w:r>
      <w:r>
        <w:rPr>
          <w:rFonts w:hint="eastAsia"/>
          <w:b/>
          <w:bCs/>
          <w:noProof/>
        </w:rPr>
        <w:drawing>
          <wp:inline distT="0" distB="0" distL="0" distR="0" wp14:anchorId="5B316F15" wp14:editId="6625C81B">
            <wp:extent cx="1400889" cy="704850"/>
            <wp:effectExtent l="0" t="0" r="8890" b="0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图片 35"/>
                    <pic:cNvPicPr/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460" t="32514" r="31255" b="23770"/>
                    <a:stretch/>
                  </pic:blipFill>
                  <pic:spPr bwMode="auto">
                    <a:xfrm>
                      <a:off x="0" y="0"/>
                      <a:ext cx="1409311" cy="7090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E3E95A" w14:textId="6DAE79ED" w:rsidR="003513FC" w:rsidRPr="00521C58" w:rsidRDefault="003513FC" w:rsidP="003513FC">
      <w:pPr>
        <w:ind w:firstLineChars="450" w:firstLine="945"/>
        <w:rPr>
          <w:rFonts w:ascii="Times New Roman" w:hAnsi="Times New Roman" w:cs="Times New Roman"/>
        </w:rPr>
      </w:pPr>
      <w:r w:rsidRPr="00521C58">
        <w:rPr>
          <w:rFonts w:ascii="Times New Roman" w:hAnsi="Times New Roman" w:cs="Times New Roman"/>
          <w:b/>
          <w:bCs/>
        </w:rPr>
        <w:t>N7</w:t>
      </w:r>
      <w:r w:rsidR="00355CE3">
        <w:rPr>
          <w:rFonts w:ascii="Times New Roman" w:hAnsi="Times New Roman" w:cs="Times New Roman"/>
        </w:rPr>
        <w:t>d</w:t>
      </w:r>
      <w:r w:rsidRPr="00521C58">
        <w:rPr>
          <w:rFonts w:ascii="Times New Roman" w:hAnsi="Times New Roman" w:cs="Times New Roman"/>
        </w:rPr>
        <w:t>-1</w:t>
      </w:r>
      <w:r w:rsidRPr="00521C58">
        <w:rPr>
          <w:rFonts w:ascii="Times New Roman" w:hAnsi="Times New Roman" w:cs="Times New Roman"/>
          <w:b/>
          <w:bCs/>
        </w:rPr>
        <w:t xml:space="preserve">                       N7</w:t>
      </w:r>
      <w:r w:rsidR="00355CE3">
        <w:rPr>
          <w:rFonts w:ascii="Times New Roman" w:hAnsi="Times New Roman" w:cs="Times New Roman"/>
        </w:rPr>
        <w:t>d</w:t>
      </w:r>
      <w:r w:rsidRPr="00521C58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2</w:t>
      </w:r>
      <w:r w:rsidRPr="00521C58">
        <w:rPr>
          <w:rFonts w:ascii="Times New Roman" w:hAnsi="Times New Roman" w:cs="Times New Roman"/>
        </w:rPr>
        <w:t xml:space="preserve">                  </w:t>
      </w:r>
      <w:r>
        <w:rPr>
          <w:rFonts w:ascii="Times New Roman" w:hAnsi="Times New Roman" w:cs="Times New Roman"/>
        </w:rPr>
        <w:t xml:space="preserve">  </w:t>
      </w:r>
      <w:r w:rsidRPr="00521C58">
        <w:rPr>
          <w:rFonts w:ascii="Times New Roman" w:hAnsi="Times New Roman" w:cs="Times New Roman"/>
        </w:rPr>
        <w:t xml:space="preserve">   </w:t>
      </w:r>
      <w:r w:rsidRPr="00521C58">
        <w:rPr>
          <w:rFonts w:ascii="Times New Roman" w:hAnsi="Times New Roman" w:cs="Times New Roman"/>
          <w:b/>
          <w:bCs/>
        </w:rPr>
        <w:t>N7</w:t>
      </w:r>
      <w:r w:rsidR="00355CE3">
        <w:rPr>
          <w:rFonts w:ascii="Times New Roman" w:hAnsi="Times New Roman" w:cs="Times New Roman"/>
          <w:b/>
          <w:bCs/>
        </w:rPr>
        <w:t>d</w:t>
      </w:r>
      <w:r w:rsidRPr="00521C58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3</w:t>
      </w:r>
    </w:p>
    <w:p w14:paraId="74F1F558" w14:textId="7D2E02D6" w:rsidR="003513FC" w:rsidRPr="00C67133" w:rsidRDefault="003513FC" w:rsidP="003513FC">
      <w:pPr>
        <w:ind w:firstLineChars="1500" w:firstLine="3150"/>
        <w:rPr>
          <w:b/>
          <w:bCs/>
        </w:rPr>
      </w:pPr>
      <w:r>
        <w:rPr>
          <w:rFonts w:hint="eastAsia"/>
          <w:b/>
          <w:bCs/>
          <w:noProof/>
        </w:rPr>
        <w:lastRenderedPageBreak/>
        <w:drawing>
          <wp:inline distT="0" distB="0" distL="0" distR="0" wp14:anchorId="70256D34" wp14:editId="7BC924F9">
            <wp:extent cx="1333500" cy="863122"/>
            <wp:effectExtent l="0" t="0" r="0" b="0"/>
            <wp:docPr id="36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图片 36"/>
                    <pic:cNvPicPr/>
                  </pic:nvPicPr>
                  <pic:blipFill rotWithShape="1"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858" t="23497" r="34987" b="24864"/>
                    <a:stretch/>
                  </pic:blipFill>
                  <pic:spPr bwMode="auto">
                    <a:xfrm>
                      <a:off x="0" y="0"/>
                      <a:ext cx="1357886" cy="87890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FC9450" w14:textId="63158E0F" w:rsidR="00C67133" w:rsidRDefault="003513FC" w:rsidP="00CC44D4">
      <w:pPr>
        <w:jc w:val="center"/>
      </w:pPr>
      <w:r w:rsidRPr="00521C58">
        <w:rPr>
          <w:rFonts w:ascii="Times New Roman" w:hAnsi="Times New Roman" w:cs="Times New Roman"/>
        </w:rPr>
        <w:t xml:space="preserve">  </w:t>
      </w:r>
      <w:r w:rsidRPr="00521C58">
        <w:rPr>
          <w:rFonts w:ascii="Times New Roman" w:hAnsi="Times New Roman" w:cs="Times New Roman"/>
          <w:b/>
          <w:bCs/>
        </w:rPr>
        <w:t>N7</w:t>
      </w:r>
      <w:r w:rsidR="00355CE3">
        <w:rPr>
          <w:rFonts w:ascii="Times New Roman" w:hAnsi="Times New Roman" w:cs="Times New Roman"/>
          <w:b/>
          <w:bCs/>
        </w:rPr>
        <w:t>d</w:t>
      </w:r>
      <w:r w:rsidRPr="00521C58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4</w:t>
      </w:r>
    </w:p>
    <w:p w14:paraId="1C25D637" w14:textId="3CB8A766" w:rsidR="00267C9C" w:rsidRPr="000A0CF5" w:rsidRDefault="00267C9C" w:rsidP="00267C9C">
      <w:pPr>
        <w:widowControl/>
        <w:spacing w:line="360" w:lineRule="auto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Optimized conformers (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sym w:font="Symbol" w:char="F0B3"/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 xml:space="preserve"> 1%) of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t>N7d</w:t>
      </w:r>
      <w:r w:rsidRPr="000A0CF5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lang w:eastAsia="de-DE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at the B3LYP/6-31+G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(d) level with PCM model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  <w:r w:rsidRPr="000A0CF5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de-DE"/>
        </w:rPr>
        <w:t>in MeOH.</w:t>
      </w:r>
    </w:p>
    <w:p w14:paraId="0CF30220" w14:textId="7EF4CD2F" w:rsidR="00C67133" w:rsidRPr="005349FF" w:rsidRDefault="00267C9C" w:rsidP="00267C9C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Cs w:val="21"/>
        </w:rPr>
      </w:pPr>
      <w:r w:rsidRPr="005349FF">
        <w:rPr>
          <w:rFonts w:ascii="Times New Roman" w:eastAsia="宋体" w:hAnsi="Times New Roman" w:cs="Times New Roman" w:hint="eastAsia"/>
          <w:kern w:val="0"/>
          <w:szCs w:val="21"/>
        </w:rPr>
        <w:t>Table S</w:t>
      </w:r>
      <w:r w:rsidR="004512C9" w:rsidRPr="005349FF">
        <w:rPr>
          <w:rFonts w:ascii="Times New Roman" w:eastAsia="宋体" w:hAnsi="Times New Roman" w:cs="Times New Roman"/>
          <w:kern w:val="0"/>
          <w:szCs w:val="21"/>
        </w:rPr>
        <w:t>7</w:t>
      </w:r>
      <w:r w:rsidRPr="005349FF">
        <w:rPr>
          <w:rFonts w:ascii="Times New Roman" w:eastAsia="宋体" w:hAnsi="Times New Roman" w:cs="Times New Roman" w:hint="eastAsia"/>
          <w:kern w:val="0"/>
          <w:szCs w:val="21"/>
        </w:rPr>
        <w:t xml:space="preserve">. </w:t>
      </w:r>
      <w:r w:rsidRPr="005349FF">
        <w:rPr>
          <w:rFonts w:ascii="Times New Roman" w:eastAsia="宋体" w:hAnsi="Times New Roman" w:cs="Times New Roman"/>
          <w:kern w:val="0"/>
          <w:szCs w:val="21"/>
        </w:rPr>
        <w:t xml:space="preserve">Important Thermodynamic Parameters and Conformational Analysis of </w:t>
      </w:r>
      <w:r w:rsidRPr="005349FF">
        <w:rPr>
          <w:rFonts w:ascii="Times New Roman" w:eastAsia="宋体" w:hAnsi="Times New Roman" w:cs="Times New Roman"/>
          <w:b/>
          <w:kern w:val="0"/>
          <w:szCs w:val="21"/>
        </w:rPr>
        <w:t>N7d</w:t>
      </w:r>
    </w:p>
    <w:tbl>
      <w:tblPr>
        <w:tblStyle w:val="a6"/>
        <w:tblW w:w="5000" w:type="pct"/>
        <w:jc w:val="center"/>
        <w:tblLook w:val="04A0" w:firstRow="1" w:lastRow="0" w:firstColumn="1" w:lastColumn="0" w:noHBand="0" w:noVBand="1"/>
      </w:tblPr>
      <w:tblGrid>
        <w:gridCol w:w="2744"/>
        <w:gridCol w:w="1555"/>
        <w:gridCol w:w="2686"/>
        <w:gridCol w:w="1321"/>
      </w:tblGrid>
      <w:tr w:rsidR="00267C9C" w:rsidRPr="00222913" w14:paraId="785019DF" w14:textId="77777777" w:rsidTr="00936DD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22E3BD1A" w14:textId="77777777" w:rsidR="00267C9C" w:rsidRPr="00222913" w:rsidRDefault="00267C9C" w:rsidP="00936DDE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Conformations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15DA43A6" w14:textId="77777777" w:rsidR="00267C9C" w:rsidRPr="00222913" w:rsidRDefault="00267C9C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E+ZPE</w:t>
            </w:r>
          </w:p>
        </w:tc>
        <w:tc>
          <w:tcPr>
            <w:tcW w:w="1617" w:type="pct"/>
            <w:shd w:val="clear" w:color="auto" w:fill="auto"/>
            <w:vAlign w:val="center"/>
          </w:tcPr>
          <w:p w14:paraId="7161E96E" w14:textId="77777777" w:rsidR="00267C9C" w:rsidRPr="00222913" w:rsidRDefault="00267C9C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G</w:t>
            </w:r>
          </w:p>
        </w:tc>
        <w:tc>
          <w:tcPr>
            <w:tcW w:w="795" w:type="pct"/>
            <w:shd w:val="clear" w:color="auto" w:fill="auto"/>
          </w:tcPr>
          <w:p w14:paraId="54450EA8" w14:textId="77777777" w:rsidR="00267C9C" w:rsidRPr="00222913" w:rsidRDefault="00267C9C" w:rsidP="00936DDE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222913">
              <w:rPr>
                <w:rFonts w:ascii="Times New Roman" w:hAnsi="Times New Roman" w:cs="Times New Roman"/>
                <w:b w:val="0"/>
              </w:rPr>
              <w:t>%</w:t>
            </w:r>
          </w:p>
        </w:tc>
      </w:tr>
      <w:tr w:rsidR="00267C9C" w:rsidRPr="00222913" w14:paraId="09EA9F9C" w14:textId="77777777" w:rsidTr="00936D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33FD6DDC" w14:textId="4F669F04" w:rsidR="00267C9C" w:rsidRPr="00DF5EDA" w:rsidRDefault="00267C9C" w:rsidP="00267C9C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lang w:eastAsia="zh-CN"/>
              </w:rPr>
            </w:pPr>
            <w:r w:rsidRPr="00DF5EDA">
              <w:rPr>
                <w:rFonts w:ascii="Times New Roman" w:hAnsi="Times New Roman" w:cs="Times New Roman"/>
              </w:rPr>
              <w:t>N7</w:t>
            </w:r>
            <w:r w:rsidR="006E1331" w:rsidRPr="00DF5EDA">
              <w:rPr>
                <w:rFonts w:ascii="Times New Roman" w:hAnsi="Times New Roman" w:cs="Times New Roman"/>
                <w:b w:val="0"/>
                <w:bCs w:val="0"/>
              </w:rPr>
              <w:t>d</w:t>
            </w:r>
            <w:r w:rsidRPr="00DF5EDA">
              <w:rPr>
                <w:rFonts w:ascii="Times New Roman" w:hAnsi="Times New Roman" w:cs="Times New Roman"/>
                <w:b w:val="0"/>
                <w:bCs w:val="0"/>
              </w:rPr>
              <w:t>-1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1C6C4F7D" w14:textId="41645ADF" w:rsidR="00267C9C" w:rsidRPr="00222913" w:rsidRDefault="00267C9C" w:rsidP="00267C9C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-1717.53727 </w:t>
            </w:r>
          </w:p>
        </w:tc>
        <w:tc>
          <w:tcPr>
            <w:tcW w:w="1617" w:type="pct"/>
            <w:shd w:val="clear" w:color="auto" w:fill="auto"/>
            <w:vAlign w:val="center"/>
          </w:tcPr>
          <w:p w14:paraId="02323B97" w14:textId="0D2AEA0F" w:rsidR="00267C9C" w:rsidRPr="00222913" w:rsidRDefault="00267C9C" w:rsidP="00267C9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>-1207.8769</w:t>
            </w:r>
            <w:r w:rsidRPr="00267C9C">
              <w:rPr>
                <w:rFonts w:ascii="Times New Roman" w:eastAsia="宋体" w:hAnsi="Times New Roman" w:cs="Times New Roman"/>
                <w:color w:val="000000"/>
                <w:lang w:eastAsia="zh-CN"/>
              </w:rPr>
              <w:t>4</w:t>
            </w: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 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5C24C6C7" w14:textId="3C90849F" w:rsidR="00267C9C" w:rsidRPr="00153272" w:rsidRDefault="00267C9C" w:rsidP="00267C9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41.10 </w:t>
            </w:r>
          </w:p>
        </w:tc>
      </w:tr>
      <w:tr w:rsidR="00267C9C" w:rsidRPr="00222913" w14:paraId="51E4F8EF" w14:textId="77777777" w:rsidTr="00936DDE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08F9C997" w14:textId="2B86C6ED" w:rsidR="00267C9C" w:rsidRPr="00DF5EDA" w:rsidRDefault="00267C9C" w:rsidP="00267C9C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lang w:eastAsia="zh-CN"/>
              </w:rPr>
            </w:pPr>
            <w:r w:rsidRPr="00DF5EDA">
              <w:rPr>
                <w:rFonts w:ascii="Times New Roman" w:hAnsi="Times New Roman" w:cs="Times New Roman"/>
              </w:rPr>
              <w:t>N7</w:t>
            </w:r>
            <w:r w:rsidR="006E1331" w:rsidRPr="00DF5EDA">
              <w:rPr>
                <w:rFonts w:ascii="Times New Roman" w:hAnsi="Times New Roman" w:cs="Times New Roman"/>
                <w:b w:val="0"/>
                <w:bCs w:val="0"/>
              </w:rPr>
              <w:t>d</w:t>
            </w:r>
            <w:r w:rsidRPr="00DF5EDA">
              <w:rPr>
                <w:rFonts w:ascii="Times New Roman" w:hAnsi="Times New Roman" w:cs="Times New Roman"/>
                <w:b w:val="0"/>
                <w:bCs w:val="0"/>
              </w:rPr>
              <w:t>-2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71B755E2" w14:textId="6EEBE85F" w:rsidR="00267C9C" w:rsidRPr="00222913" w:rsidRDefault="00267C9C" w:rsidP="00267C9C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>-1717.5372</w:t>
            </w:r>
            <w:r w:rsidRPr="00267C9C">
              <w:rPr>
                <w:rFonts w:ascii="Times New Roman" w:eastAsia="宋体" w:hAnsi="Times New Roman" w:cs="Times New Roman"/>
                <w:color w:val="000000"/>
                <w:lang w:eastAsia="zh-CN"/>
              </w:rPr>
              <w:t>7</w:t>
            </w: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 </w:t>
            </w:r>
          </w:p>
        </w:tc>
        <w:tc>
          <w:tcPr>
            <w:tcW w:w="1617" w:type="pct"/>
            <w:shd w:val="clear" w:color="auto" w:fill="auto"/>
            <w:vAlign w:val="center"/>
          </w:tcPr>
          <w:p w14:paraId="2166A980" w14:textId="453CDFE8" w:rsidR="00267C9C" w:rsidRPr="00222913" w:rsidRDefault="00267C9C" w:rsidP="00267C9C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>-1207.8750</w:t>
            </w:r>
            <w:r w:rsidRPr="00267C9C">
              <w:rPr>
                <w:rFonts w:ascii="Times New Roman" w:eastAsia="宋体" w:hAnsi="Times New Roman" w:cs="Times New Roman"/>
                <w:color w:val="000000"/>
                <w:lang w:eastAsia="zh-CN"/>
              </w:rPr>
              <w:t>8</w:t>
            </w: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 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7A816AA3" w14:textId="20D767BC" w:rsidR="00267C9C" w:rsidRPr="00153272" w:rsidRDefault="00267C9C" w:rsidP="00267C9C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5.70 </w:t>
            </w:r>
          </w:p>
        </w:tc>
      </w:tr>
      <w:tr w:rsidR="00267C9C" w:rsidRPr="00222913" w14:paraId="2BD70EEC" w14:textId="77777777" w:rsidTr="00936DD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582EBD44" w14:textId="0C6877B7" w:rsidR="00267C9C" w:rsidRPr="00DF5EDA" w:rsidRDefault="00267C9C" w:rsidP="00267C9C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  <w:lang w:eastAsia="zh-CN"/>
              </w:rPr>
            </w:pPr>
            <w:r w:rsidRPr="00DF5EDA">
              <w:rPr>
                <w:rFonts w:ascii="Times New Roman" w:hAnsi="Times New Roman" w:cs="Times New Roman"/>
              </w:rPr>
              <w:t>N7</w:t>
            </w:r>
            <w:r w:rsidR="006E1331" w:rsidRPr="00DF5EDA">
              <w:rPr>
                <w:rFonts w:ascii="Times New Roman" w:hAnsi="Times New Roman" w:cs="Times New Roman"/>
                <w:b w:val="0"/>
                <w:bCs w:val="0"/>
              </w:rPr>
              <w:t>d</w:t>
            </w:r>
            <w:r w:rsidRPr="00DF5EDA">
              <w:rPr>
                <w:rFonts w:ascii="Times New Roman" w:hAnsi="Times New Roman" w:cs="Times New Roman"/>
                <w:b w:val="0"/>
                <w:bCs w:val="0"/>
              </w:rPr>
              <w:t>-3</w:t>
            </w:r>
          </w:p>
        </w:tc>
        <w:tc>
          <w:tcPr>
            <w:tcW w:w="936" w:type="pct"/>
            <w:shd w:val="clear" w:color="auto" w:fill="auto"/>
            <w:vAlign w:val="center"/>
          </w:tcPr>
          <w:p w14:paraId="141FCEBE" w14:textId="56512ADA" w:rsidR="00267C9C" w:rsidRPr="00222913" w:rsidRDefault="00267C9C" w:rsidP="00267C9C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>-1717.5372</w:t>
            </w:r>
            <w:r w:rsidRPr="00267C9C">
              <w:rPr>
                <w:rFonts w:ascii="Times New Roman" w:eastAsia="宋体" w:hAnsi="Times New Roman" w:cs="Times New Roman"/>
                <w:color w:val="000000"/>
                <w:lang w:eastAsia="zh-CN"/>
              </w:rPr>
              <w:t>7</w:t>
            </w:r>
          </w:p>
        </w:tc>
        <w:tc>
          <w:tcPr>
            <w:tcW w:w="1617" w:type="pct"/>
            <w:shd w:val="clear" w:color="auto" w:fill="auto"/>
            <w:vAlign w:val="center"/>
          </w:tcPr>
          <w:p w14:paraId="234B1E3A" w14:textId="3865D4C8" w:rsidR="00267C9C" w:rsidRPr="00222913" w:rsidRDefault="00267C9C" w:rsidP="00267C9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>-1207.8762</w:t>
            </w:r>
            <w:r w:rsidRPr="00267C9C">
              <w:rPr>
                <w:rFonts w:ascii="Times New Roman" w:eastAsia="宋体" w:hAnsi="Times New Roman" w:cs="Times New Roman"/>
                <w:color w:val="000000"/>
                <w:lang w:eastAsia="zh-CN"/>
              </w:rPr>
              <w:t>5</w:t>
            </w: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 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13D34A53" w14:textId="37FCC96A" w:rsidR="00267C9C" w:rsidRPr="00153272" w:rsidRDefault="00267C9C" w:rsidP="00267C9C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19.80 </w:t>
            </w:r>
          </w:p>
        </w:tc>
      </w:tr>
      <w:tr w:rsidR="00267C9C" w:rsidRPr="00222913" w14:paraId="0FCB3959" w14:textId="77777777" w:rsidTr="00936DDE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2" w:type="pct"/>
            <w:shd w:val="clear" w:color="auto" w:fill="auto"/>
            <w:vAlign w:val="center"/>
          </w:tcPr>
          <w:p w14:paraId="7464331F" w14:textId="527BCECF" w:rsidR="00267C9C" w:rsidRPr="00DF5EDA" w:rsidRDefault="00267C9C" w:rsidP="00936DDE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DF5EDA">
              <w:rPr>
                <w:rFonts w:ascii="Times New Roman" w:hAnsi="Times New Roman" w:cs="Times New Roman"/>
              </w:rPr>
              <w:t>N7</w:t>
            </w:r>
            <w:r w:rsidR="006E1331" w:rsidRPr="00DF5EDA">
              <w:rPr>
                <w:rFonts w:ascii="Times New Roman" w:hAnsi="Times New Roman" w:cs="Times New Roman"/>
                <w:b w:val="0"/>
                <w:bCs w:val="0"/>
              </w:rPr>
              <w:t>d</w:t>
            </w:r>
            <w:r w:rsidRPr="00DF5EDA">
              <w:rPr>
                <w:rFonts w:ascii="Times New Roman" w:hAnsi="Times New Roman" w:cs="Times New Roman"/>
                <w:b w:val="0"/>
                <w:bCs w:val="0"/>
              </w:rPr>
              <w:t>-4</w:t>
            </w:r>
          </w:p>
        </w:tc>
        <w:tc>
          <w:tcPr>
            <w:tcW w:w="936" w:type="pct"/>
            <w:shd w:val="clear" w:color="auto" w:fill="auto"/>
          </w:tcPr>
          <w:p w14:paraId="430A1FBA" w14:textId="1D858893" w:rsidR="00267C9C" w:rsidRPr="00153272" w:rsidRDefault="00267C9C" w:rsidP="00936DDE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>-1716.</w:t>
            </w:r>
            <w:r>
              <w:rPr>
                <w:rFonts w:ascii="Times New Roman" w:eastAsia="宋体" w:hAnsi="Times New Roman" w:cs="Times New Roman"/>
                <w:color w:val="000000"/>
                <w:lang w:eastAsia="zh-CN"/>
              </w:rPr>
              <w:t>53727</w:t>
            </w:r>
            <w:r w:rsidRPr="00153272">
              <w:rPr>
                <w:rFonts w:ascii="Times New Roman" w:eastAsia="宋体" w:hAnsi="Times New Roman" w:cs="Times New Roman"/>
                <w:color w:val="000000"/>
                <w:lang w:eastAsia="zh-CN"/>
              </w:rPr>
              <w:t xml:space="preserve"> </w:t>
            </w:r>
          </w:p>
        </w:tc>
        <w:tc>
          <w:tcPr>
            <w:tcW w:w="1617" w:type="pct"/>
            <w:shd w:val="clear" w:color="auto" w:fill="auto"/>
          </w:tcPr>
          <w:p w14:paraId="766FF8F6" w14:textId="01BBA249" w:rsidR="00267C9C" w:rsidRPr="00153272" w:rsidRDefault="00267C9C" w:rsidP="00936DD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 w:rsidRPr="00267C9C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>-1207.876</w:t>
            </w:r>
            <w:r w:rsidRPr="00267C9C">
              <w:rPr>
                <w:rFonts w:ascii="Times New Roman" w:eastAsia="宋体" w:hAnsi="Times New Roman" w:cs="Times New Roman"/>
                <w:color w:val="000000"/>
                <w:lang w:eastAsia="zh-CN"/>
              </w:rPr>
              <w:t>74</w:t>
            </w:r>
          </w:p>
        </w:tc>
        <w:tc>
          <w:tcPr>
            <w:tcW w:w="795" w:type="pct"/>
            <w:shd w:val="clear" w:color="auto" w:fill="auto"/>
            <w:vAlign w:val="center"/>
          </w:tcPr>
          <w:p w14:paraId="40AEDFC4" w14:textId="53DB571D" w:rsidR="00267C9C" w:rsidRPr="007366EF" w:rsidRDefault="00267C9C" w:rsidP="00936DD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000000"/>
                <w:lang w:eastAsia="zh-CN"/>
              </w:rPr>
            </w:pPr>
            <w:r>
              <w:rPr>
                <w:rFonts w:ascii="Times New Roman" w:eastAsia="宋体" w:hAnsi="Times New Roman" w:cs="Times New Roman"/>
                <w:color w:val="000000"/>
                <w:lang w:eastAsia="zh-CN"/>
              </w:rPr>
              <w:t>33.30</w:t>
            </w:r>
            <w:r w:rsidRPr="007366EF">
              <w:rPr>
                <w:rFonts w:ascii="Times New Roman" w:eastAsia="宋体" w:hAnsi="Times New Roman" w:cs="Times New Roman" w:hint="eastAsia"/>
                <w:color w:val="000000"/>
                <w:lang w:eastAsia="zh-CN"/>
              </w:rPr>
              <w:t xml:space="preserve"> </w:t>
            </w:r>
          </w:p>
        </w:tc>
      </w:tr>
    </w:tbl>
    <w:p w14:paraId="1ABB12DD" w14:textId="51FC4D76" w:rsidR="00DF5EDA" w:rsidRPr="00222913" w:rsidRDefault="00DF5EDA" w:rsidP="00DF5EDA">
      <w:pPr>
        <w:spacing w:line="360" w:lineRule="auto"/>
        <w:rPr>
          <w:rFonts w:ascii="Times New Roman" w:hAnsi="Times New Roman" w:cs="Times New Roman"/>
        </w:rPr>
      </w:pPr>
      <w:r w:rsidRPr="00222913">
        <w:rPr>
          <w:rFonts w:ascii="Times New Roman" w:hAnsi="Times New Roman" w:cs="Times New Roman"/>
        </w:rPr>
        <w:t xml:space="preserve">E+ZPE: total energy with </w:t>
      </w:r>
      <w:r w:rsidR="002516DA" w:rsidRPr="00222913">
        <w:rPr>
          <w:rFonts w:ascii="Times New Roman" w:hAnsi="Times New Roman" w:cs="Times New Roman"/>
        </w:rPr>
        <w:t>zero-point</w:t>
      </w:r>
      <w:r w:rsidRPr="00222913">
        <w:rPr>
          <w:rFonts w:ascii="Times New Roman" w:hAnsi="Times New Roman" w:cs="Times New Roman"/>
        </w:rPr>
        <w:t xml:space="preserve"> energy; G: Gibbs free energy; P: conformational distributions calculated from relative Gibbs free energy.</w:t>
      </w:r>
    </w:p>
    <w:p w14:paraId="15CF6AC0" w14:textId="77777777" w:rsidR="00DF5EDA" w:rsidRPr="00222913" w:rsidRDefault="00DF5EDA" w:rsidP="00DF5EDA">
      <w:pPr>
        <w:spacing w:line="360" w:lineRule="auto"/>
        <w:rPr>
          <w:rFonts w:ascii="Times New Roman" w:hAnsi="Times New Roman" w:cs="Times New Roman"/>
        </w:rPr>
      </w:pPr>
    </w:p>
    <w:p w14:paraId="513EFFA5" w14:textId="77777777" w:rsidR="00DF5EDA" w:rsidRPr="00222913" w:rsidRDefault="00DF5EDA" w:rsidP="00DF5EDA">
      <w:pPr>
        <w:spacing w:line="360" w:lineRule="auto"/>
        <w:rPr>
          <w:rFonts w:ascii="Times New Roman" w:hAnsi="Times New Roman" w:cs="Times New Roman"/>
        </w:rPr>
      </w:pPr>
    </w:p>
    <w:p w14:paraId="1DF364EF" w14:textId="44A40B2A" w:rsidR="00C67133" w:rsidRPr="00DF5EDA" w:rsidRDefault="00DF5EDA" w:rsidP="00DF5EDA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 w:hint="eastAsia"/>
        </w:rPr>
        <w:t>Table S</w:t>
      </w:r>
      <w:r w:rsidR="004512C9">
        <w:rPr>
          <w:rFonts w:ascii="Times New Roman" w:hAnsi="Times New Roman" w:cs="Times New Roman"/>
        </w:rPr>
        <w:t>8</w:t>
      </w:r>
      <w:r>
        <w:rPr>
          <w:rFonts w:ascii="Times New Roman" w:hAnsi="Times New Roman" w:cs="Times New Roman" w:hint="eastAsia"/>
        </w:rPr>
        <w:t xml:space="preserve">. </w:t>
      </w:r>
      <w:r w:rsidRPr="00222913">
        <w:rPr>
          <w:rFonts w:ascii="Times New Roman" w:hAnsi="Times New Roman" w:cs="Times New Roman"/>
          <w:color w:val="000000"/>
        </w:rPr>
        <w:t xml:space="preserve">Optimized Cartesian Coordinate of compound </w:t>
      </w:r>
      <w:r w:rsidRPr="00CD7950">
        <w:rPr>
          <w:rFonts w:ascii="Times New Roman" w:hAnsi="Times New Roman" w:cs="Times New Roman"/>
          <w:b/>
          <w:bCs/>
        </w:rPr>
        <w:t>N7</w:t>
      </w:r>
      <w:r>
        <w:rPr>
          <w:rFonts w:ascii="Times New Roman" w:hAnsi="Times New Roman" w:cs="Times New Roman" w:hint="eastAsia"/>
        </w:rPr>
        <w:t>d</w:t>
      </w:r>
      <w:r w:rsidRPr="00222913">
        <w:rPr>
          <w:rFonts w:ascii="Times New Roman" w:hAnsi="Times New Roman" w:cs="Times New Roman"/>
          <w:b/>
          <w:bCs/>
          <w:color w:val="000000"/>
        </w:rPr>
        <w:t xml:space="preserve"> </w:t>
      </w:r>
      <w:r w:rsidRPr="00222913">
        <w:rPr>
          <w:rFonts w:ascii="Times New Roman" w:hAnsi="Times New Roman" w:cs="Times New Roman"/>
          <w:color w:val="000000"/>
        </w:rPr>
        <w:t>at B3LYP/6-31G (d, p) level in MeOH Using the PCM Model</w:t>
      </w:r>
    </w:p>
    <w:tbl>
      <w:tblPr>
        <w:tblW w:w="8323" w:type="dxa"/>
        <w:tblLook w:val="04A0" w:firstRow="1" w:lastRow="0" w:firstColumn="1" w:lastColumn="0" w:noHBand="0" w:noVBand="1"/>
      </w:tblPr>
      <w:tblGrid>
        <w:gridCol w:w="570"/>
        <w:gridCol w:w="848"/>
        <w:gridCol w:w="1134"/>
        <w:gridCol w:w="1134"/>
        <w:gridCol w:w="1134"/>
        <w:gridCol w:w="1134"/>
        <w:gridCol w:w="1134"/>
        <w:gridCol w:w="1235"/>
      </w:tblGrid>
      <w:tr w:rsidR="00DF5EDA" w:rsidRPr="00DF5EDA" w14:paraId="1AFB05BF" w14:textId="77777777" w:rsidTr="00DF5EDA">
        <w:trPr>
          <w:trHeight w:val="280"/>
        </w:trPr>
        <w:tc>
          <w:tcPr>
            <w:tcW w:w="570" w:type="dxa"/>
            <w:vMerge w:val="restar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53078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o.</w:t>
            </w:r>
          </w:p>
        </w:tc>
        <w:tc>
          <w:tcPr>
            <w:tcW w:w="848" w:type="dxa"/>
            <w:vMerge w:val="restar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54F0C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om</w:t>
            </w:r>
          </w:p>
        </w:tc>
        <w:tc>
          <w:tcPr>
            <w:tcW w:w="3402" w:type="dxa"/>
            <w:gridSpan w:val="3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A6E71A" w14:textId="1BB93163" w:rsidR="00DF5EDA" w:rsidRPr="00DF5EDA" w:rsidRDefault="00DF5EDA" w:rsidP="00DF5EDA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N7</w:t>
            </w: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-1</w:t>
            </w:r>
          </w:p>
        </w:tc>
        <w:tc>
          <w:tcPr>
            <w:tcW w:w="3503" w:type="dxa"/>
            <w:gridSpan w:val="3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FCA962" w14:textId="51F2203C" w:rsidR="00DF5EDA" w:rsidRPr="00DF5EDA" w:rsidRDefault="00DF5EDA" w:rsidP="00DF5EDA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</w:rPr>
              <w:t>N7</w:t>
            </w:r>
            <w:r w:rsidRPr="00DF5EDA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d-2</w:t>
            </w:r>
          </w:p>
        </w:tc>
      </w:tr>
      <w:tr w:rsidR="00DF5EDA" w:rsidRPr="00DF5EDA" w14:paraId="55920D4D" w14:textId="77777777" w:rsidTr="00DF5EDA">
        <w:trPr>
          <w:trHeight w:val="280"/>
        </w:trPr>
        <w:tc>
          <w:tcPr>
            <w:tcW w:w="570" w:type="dxa"/>
            <w:vMerge/>
            <w:tcBorders>
              <w:top w:val="single" w:sz="8" w:space="0" w:color="auto"/>
              <w:bottom w:val="single" w:sz="8" w:space="0" w:color="auto"/>
            </w:tcBorders>
            <w:vAlign w:val="center"/>
            <w:hideMark/>
          </w:tcPr>
          <w:p w14:paraId="2B182EA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848" w:type="dxa"/>
            <w:vMerge/>
            <w:tcBorders>
              <w:top w:val="single" w:sz="8" w:space="0" w:color="auto"/>
              <w:bottom w:val="single" w:sz="8" w:space="0" w:color="auto"/>
            </w:tcBorders>
            <w:vAlign w:val="center"/>
            <w:hideMark/>
          </w:tcPr>
          <w:p w14:paraId="59C2945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C16EA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BEB41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10A64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C7172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CF2F1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235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4D967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</w:tr>
      <w:tr w:rsidR="00DF5EDA" w:rsidRPr="00DF5EDA" w14:paraId="1C7C5CE5" w14:textId="77777777" w:rsidTr="00DF5EDA">
        <w:trPr>
          <w:trHeight w:val="280"/>
        </w:trPr>
        <w:tc>
          <w:tcPr>
            <w:tcW w:w="570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15140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848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AED85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AF56F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6968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A8A3F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4183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A6165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7158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B3CD8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3196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E0067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1752</w:t>
            </w:r>
          </w:p>
        </w:tc>
        <w:tc>
          <w:tcPr>
            <w:tcW w:w="1235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65B27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6833</w:t>
            </w:r>
          </w:p>
        </w:tc>
      </w:tr>
      <w:tr w:rsidR="00DF5EDA" w:rsidRPr="00DF5EDA" w14:paraId="4109ED73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A04729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47ADDE6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43B034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47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6FA2C3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732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67EF70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449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FD862A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29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B4C50B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0716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49C260D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5619</w:t>
            </w:r>
          </w:p>
        </w:tc>
      </w:tr>
      <w:tr w:rsidR="00DF5EDA" w:rsidRPr="00DF5EDA" w14:paraId="2D033B51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4E72A5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23505C7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CF7392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163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358B92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18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DC2FBA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087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C3D3F9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759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4BE2CD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6271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6ECC41B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294</w:t>
            </w:r>
          </w:p>
        </w:tc>
      </w:tr>
      <w:tr w:rsidR="00DF5EDA" w:rsidRPr="00DF5EDA" w14:paraId="04B72A1A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00760E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661C520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783E30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121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9A999D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691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A8001E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888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BD6069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000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CC7722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7277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5A72E48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8943</w:t>
            </w:r>
          </w:p>
        </w:tc>
      </w:tr>
      <w:tr w:rsidR="00DF5EDA" w:rsidRPr="00DF5EDA" w14:paraId="4AD4A177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01D6ED5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2D5C819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0E46D4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698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6410B1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434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8536A7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795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2738E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33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2BEFD8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339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2411682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8921</w:t>
            </w:r>
          </w:p>
        </w:tc>
      </w:tr>
      <w:tr w:rsidR="00DF5EDA" w:rsidRPr="00DF5EDA" w14:paraId="61B378F4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5A43262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5D1B6A6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FCEC3A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5544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A3467E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1009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784115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780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09933E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5231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06A13B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5717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40824C3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5655</w:t>
            </w:r>
          </w:p>
        </w:tc>
      </w:tr>
      <w:tr w:rsidR="00DF5EDA" w:rsidRPr="00DF5EDA" w14:paraId="61E9994C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D341CB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133E0D1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E89142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808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BD806F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485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990454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476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EBE0E3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201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C33CC2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0712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6A2D2B7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1425</w:t>
            </w:r>
          </w:p>
        </w:tc>
      </w:tr>
      <w:tr w:rsidR="00DF5EDA" w:rsidRPr="00DF5EDA" w14:paraId="7DF67AAA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59AAD85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0A3B6D3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4DA5D8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150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842EFD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238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AF8D9B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028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7C5E31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086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DA551C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551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3A3E2AA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3277</w:t>
            </w:r>
          </w:p>
        </w:tc>
      </w:tr>
      <w:tr w:rsidR="00DF5EDA" w:rsidRPr="00DF5EDA" w14:paraId="09544F3D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3CCC89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1238140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C6471C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660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46D01F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138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4EFFB3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209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585ABE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8129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420698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2583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7A7C304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3751</w:t>
            </w:r>
          </w:p>
        </w:tc>
      </w:tr>
      <w:tr w:rsidR="00DF5EDA" w:rsidRPr="00DF5EDA" w14:paraId="791529D5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027082F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10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315E2E1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51A8D0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0786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6A06B1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072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339BB6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289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8D855E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5894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E63A0A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314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3F1739E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3811</w:t>
            </w:r>
          </w:p>
        </w:tc>
      </w:tr>
      <w:tr w:rsidR="00DF5EDA" w:rsidRPr="00DF5EDA" w14:paraId="753E6B98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BF2C53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6B83C98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9D7535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929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4A581B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086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C6EBB3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26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F106C5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454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41842A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628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51C1073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081</w:t>
            </w:r>
          </w:p>
        </w:tc>
      </w:tr>
      <w:tr w:rsidR="00DF5EDA" w:rsidRPr="00DF5EDA" w14:paraId="074347EB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6B2A34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3E2E946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C00743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5672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876FCF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97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7D3057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75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585847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4980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E389C9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3864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2CDBCC8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2005</w:t>
            </w:r>
          </w:p>
        </w:tc>
      </w:tr>
      <w:tr w:rsidR="00DF5EDA" w:rsidRPr="00DF5EDA" w14:paraId="2B554759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B2ABE2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71CE292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D0D731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9982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806175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261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CBA75D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099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846AD8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6234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A7B6BA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874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1BDDE98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5802</w:t>
            </w:r>
          </w:p>
        </w:tc>
      </w:tr>
      <w:tr w:rsidR="00DF5EDA" w:rsidRPr="00DF5EDA" w14:paraId="106F6D39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019EF09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49814AE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022EBD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0638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6BE625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721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0CF3EC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090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9A94A9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9153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E9F4FF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5539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00CB405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728</w:t>
            </w:r>
          </w:p>
        </w:tc>
      </w:tr>
      <w:tr w:rsidR="00DF5EDA" w:rsidRPr="00DF5EDA" w14:paraId="6B1241E4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DBDD89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172BA0C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FC44BD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383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89E999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787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776F85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115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A2119A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972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2E33BB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8115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2277DAD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2988</w:t>
            </w:r>
          </w:p>
        </w:tc>
      </w:tr>
      <w:tr w:rsidR="00DF5EDA" w:rsidRPr="00DF5EDA" w14:paraId="5A4B1C91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676A9F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0164009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47764B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8595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360963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0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B70264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15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879719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608B5F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6496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27393FA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8831</w:t>
            </w:r>
          </w:p>
        </w:tc>
      </w:tr>
      <w:tr w:rsidR="00DF5EDA" w:rsidRPr="00DF5EDA" w14:paraId="26586804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0E93C40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55D4738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261996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8505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545D7B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03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7120C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027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60467D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6170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20F5C6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4483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5258739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0993</w:t>
            </w:r>
          </w:p>
        </w:tc>
      </w:tr>
      <w:tr w:rsidR="00DF5EDA" w:rsidRPr="00DF5EDA" w14:paraId="2B03247C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89B1F5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620E4E2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9D9308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275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C28206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7926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A71174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846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F97717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615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FE988B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49956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3D2E0F0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1103</w:t>
            </w:r>
          </w:p>
        </w:tc>
      </w:tr>
      <w:tr w:rsidR="00DF5EDA" w:rsidRPr="00DF5EDA" w14:paraId="01001943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29B719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10610E0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6635B5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5251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CB4C33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129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DB128D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183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07955A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895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9D746A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3734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12BD3DF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9249</w:t>
            </w:r>
          </w:p>
        </w:tc>
      </w:tr>
      <w:tr w:rsidR="00DF5EDA" w:rsidRPr="00DF5EDA" w14:paraId="5577B8C2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BD5C69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5330E2A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574FF6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9541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4771C9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69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8907E3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482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A47922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1139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6BF7BA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09069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6AF85F9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7495</w:t>
            </w:r>
          </w:p>
        </w:tc>
      </w:tr>
      <w:tr w:rsidR="00DF5EDA" w:rsidRPr="00DF5EDA" w14:paraId="5DC9221D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CF7DE6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7C1B7C1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5746F9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307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EE91F9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427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06CA3E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119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2D82DB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8156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A5F38E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2974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0217955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3698</w:t>
            </w:r>
          </w:p>
        </w:tc>
      </w:tr>
      <w:tr w:rsidR="00DF5EDA" w:rsidRPr="00DF5EDA" w14:paraId="2E3C9374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082EA7E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00EB181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607EA6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7.004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8B8F05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244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9E8833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469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7FE670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8548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5C3BBD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9501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210A968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5266</w:t>
            </w:r>
          </w:p>
        </w:tc>
      </w:tr>
      <w:tr w:rsidR="00DF5EDA" w:rsidRPr="00DF5EDA" w14:paraId="1E1FD4A7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4F192A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2293A50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52FA6C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606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01E364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092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215F42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5138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F4531C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146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C93411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2319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7834D6C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9289</w:t>
            </w:r>
          </w:p>
        </w:tc>
      </w:tr>
      <w:tr w:rsidR="00DF5EDA" w:rsidRPr="00DF5EDA" w14:paraId="6C09DED5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62DCE0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4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6645C7B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E0AD9B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1563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150455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8674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F7FC82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090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42D916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6233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30CA9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683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61D9652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8566</w:t>
            </w:r>
          </w:p>
        </w:tc>
      </w:tr>
      <w:tr w:rsidR="00DF5EDA" w:rsidRPr="00DF5EDA" w14:paraId="7C68A9C3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51B6798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60611C7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88DD4B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4465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425BE3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8297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6FEAF4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90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397F1B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1160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720E41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4506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63DBA57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6342</w:t>
            </w:r>
          </w:p>
        </w:tc>
      </w:tr>
      <w:tr w:rsidR="00DF5EDA" w:rsidRPr="00DF5EDA" w14:paraId="16967B46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5645999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4723454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F265AF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751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D7C6DD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372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98F1FE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919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2C7EDB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582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AF71E3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87001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654EAED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4426</w:t>
            </w:r>
          </w:p>
        </w:tc>
      </w:tr>
      <w:tr w:rsidR="00DF5EDA" w:rsidRPr="00DF5EDA" w14:paraId="1AAB4A25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603E80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7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7EE80AF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6FA4E3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2803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B97B11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19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5722ED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191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87B429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0328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BB5C6C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4171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7797EEA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5375</w:t>
            </w:r>
          </w:p>
        </w:tc>
      </w:tr>
      <w:tr w:rsidR="00DF5EDA" w:rsidRPr="00DF5EDA" w14:paraId="0E49C34F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848406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8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46DAF2B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89E9E7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5327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8320D5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653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337128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705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2CEC74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46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1BF701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7905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783B196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3041</w:t>
            </w:r>
          </w:p>
        </w:tc>
      </w:tr>
      <w:tr w:rsidR="00DF5EDA" w:rsidRPr="00DF5EDA" w14:paraId="2D88A98E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ED6672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9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4240C2A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979297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229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83859B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546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4D60CF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672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2BBE02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579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C9421F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3769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69E912F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8334</w:t>
            </w:r>
          </w:p>
        </w:tc>
      </w:tr>
      <w:tr w:rsidR="00DF5EDA" w:rsidRPr="00DF5EDA" w14:paraId="642DC17A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EDD65A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0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3E92ADC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C21CF5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9394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81AFAF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192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E1BAE5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156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6FB8E0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0910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B838CC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84204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20BBEAD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6497</w:t>
            </w:r>
          </w:p>
        </w:tc>
      </w:tr>
      <w:tr w:rsidR="00DF5EDA" w:rsidRPr="00DF5EDA" w14:paraId="775C9EE3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A64511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1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0586DAA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17F44F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2338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A845FD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63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35E6F5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5805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8E3009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848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79AE82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94034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1CC9736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1667</w:t>
            </w:r>
          </w:p>
        </w:tc>
      </w:tr>
      <w:tr w:rsidR="00DF5EDA" w:rsidRPr="00DF5EDA" w14:paraId="2B90A688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748695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2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6FFD363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014F9F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5038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FC6AF2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340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43B5CD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735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4666C5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387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858231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673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284649F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14067</w:t>
            </w:r>
          </w:p>
        </w:tc>
      </w:tr>
      <w:tr w:rsidR="00DF5EDA" w:rsidRPr="00DF5EDA" w14:paraId="65A89929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751776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3B5EE65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2B7605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386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FF8919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04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DF57A4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770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D62149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64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6BCFAA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3049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6AE81CD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345</w:t>
            </w:r>
          </w:p>
        </w:tc>
      </w:tr>
      <w:tr w:rsidR="00DF5EDA" w:rsidRPr="00DF5EDA" w14:paraId="4409AAF0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008A75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4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3709831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2F6B6D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1690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DD1136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28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8E1F9D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474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03B5A8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7753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00D565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3605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5AB7461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4776</w:t>
            </w:r>
          </w:p>
        </w:tc>
      </w:tr>
      <w:tr w:rsidR="00DF5EDA" w:rsidRPr="00DF5EDA" w14:paraId="6D8692C9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1EFA25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5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2132AAD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FD08A1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4668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E4D7C1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211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D9EC7B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796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F5F877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3160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EDD134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324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123A9C3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7839</w:t>
            </w:r>
          </w:p>
        </w:tc>
      </w:tr>
      <w:tr w:rsidR="00DF5EDA" w:rsidRPr="00DF5EDA" w14:paraId="5DF2B734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5EBA0F7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6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22EF6DF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659951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1656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5BA35D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5568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3B0CE8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598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0EEEA5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6399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8A06C9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83653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6D7288B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8132</w:t>
            </w:r>
          </w:p>
        </w:tc>
      </w:tr>
      <w:tr w:rsidR="00DF5EDA" w:rsidRPr="00DF5EDA" w14:paraId="402868C0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36B3C0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7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03EBA9B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2DAE05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674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1DE5EE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491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AEB74D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346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5EE8AC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801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B4E444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57168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549DADF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2536</w:t>
            </w:r>
          </w:p>
        </w:tc>
      </w:tr>
      <w:tr w:rsidR="00DF5EDA" w:rsidRPr="00DF5EDA" w14:paraId="0635124F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9475D2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8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71CE4F8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2CCDEA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649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885AD8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978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B5E716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114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1323F9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5038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FBE20E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1704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4C02103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1852</w:t>
            </w:r>
          </w:p>
        </w:tc>
      </w:tr>
      <w:tr w:rsidR="00DF5EDA" w:rsidRPr="00DF5EDA" w14:paraId="1574461A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D0C0BA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39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122722C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26D75A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2588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C48115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709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3CEFA6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925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667FA5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016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DFB775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6486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331DB34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3316</w:t>
            </w:r>
          </w:p>
        </w:tc>
      </w:tr>
      <w:tr w:rsidR="00DF5EDA" w:rsidRPr="00DF5EDA" w14:paraId="279CB24B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8B1FE9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0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4F814BC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E444E4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327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D7CF7B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4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E37876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344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352AAE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8987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572242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0114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56E1984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5005</w:t>
            </w:r>
          </w:p>
        </w:tc>
      </w:tr>
      <w:tr w:rsidR="00DF5EDA" w:rsidRPr="00DF5EDA" w14:paraId="6C3E5F3A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170A57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19878A6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FD4C37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.2873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05C963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997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AFB5C9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396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81B4DC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9623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A83344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5308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6679DDC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8044</w:t>
            </w:r>
          </w:p>
        </w:tc>
      </w:tr>
      <w:tr w:rsidR="00DF5EDA" w:rsidRPr="00DF5EDA" w14:paraId="33C3914E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FD833E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2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144BD3E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C0CF42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342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7FE33B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540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E13916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628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FBE220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633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C2BC82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9188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56A930D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7036</w:t>
            </w:r>
          </w:p>
        </w:tc>
      </w:tr>
      <w:tr w:rsidR="00DF5EDA" w:rsidRPr="00DF5EDA" w14:paraId="23CEB59C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0AA381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3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4D36097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D160F0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1634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24BF9A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707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7B561A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699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46FD8F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2289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1E2AC3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243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7FF637F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9738</w:t>
            </w:r>
          </w:p>
        </w:tc>
      </w:tr>
      <w:tr w:rsidR="00DF5EDA" w:rsidRPr="00DF5EDA" w14:paraId="6F30EC5F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C19ED4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4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19B07AD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265268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0500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D82F6A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123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43C818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82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042590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5650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C5F6AB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436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238CE4C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4422</w:t>
            </w:r>
          </w:p>
        </w:tc>
      </w:tr>
      <w:tr w:rsidR="00DF5EDA" w:rsidRPr="00DF5EDA" w14:paraId="7EBDB2CB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2E8E90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5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7C41915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A713C2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754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51D68B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473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447893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031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7675D5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146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375B1F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30276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25385FB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2617</w:t>
            </w:r>
          </w:p>
        </w:tc>
      </w:tr>
      <w:tr w:rsidR="00DF5EDA" w:rsidRPr="00DF5EDA" w14:paraId="1B5784F2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E810D7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6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47EF0BB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8A131C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482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AFEEE3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104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1058EC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768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D43E14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2977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026515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3264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590B235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9963</w:t>
            </w:r>
          </w:p>
        </w:tc>
      </w:tr>
      <w:tr w:rsidR="00DF5EDA" w:rsidRPr="00DF5EDA" w14:paraId="7B8CDB48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0793EC9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7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50E82AE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5C3D0A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7646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427F7C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393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C5A2D3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488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A867F2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7215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4C9275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711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73F7914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03097</w:t>
            </w:r>
          </w:p>
        </w:tc>
      </w:tr>
      <w:tr w:rsidR="00DF5EDA" w:rsidRPr="00DF5EDA" w14:paraId="28A3273E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5C5437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8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5BBA95E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016B9E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3428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2E6C91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7446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ABCEF4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776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D33C5D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89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63A980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2853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60E7688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282</w:t>
            </w:r>
          </w:p>
        </w:tc>
      </w:tr>
      <w:tr w:rsidR="00DF5EDA" w:rsidRPr="00DF5EDA" w14:paraId="2E07FB1D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625419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9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2E518C4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97E6A0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0075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1B5CB1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93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63DB8B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002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8E4A35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3516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65A3BE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3802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4EB9192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866</w:t>
            </w:r>
          </w:p>
        </w:tc>
      </w:tr>
      <w:tr w:rsidR="00DF5EDA" w:rsidRPr="00DF5EDA" w14:paraId="3E9FA005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0339559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0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499625D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036F06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057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6B209A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8866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728D17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3459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F78F1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351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B38C07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1991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3B3D6D8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7281</w:t>
            </w:r>
          </w:p>
        </w:tc>
      </w:tr>
      <w:tr w:rsidR="00DF5EDA" w:rsidRPr="00DF5EDA" w14:paraId="5BB3BF14" w14:textId="77777777" w:rsidTr="00DF5EDA">
        <w:trPr>
          <w:trHeight w:val="280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0CCAC0B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1</w:t>
            </w:r>
          </w:p>
        </w:tc>
        <w:tc>
          <w:tcPr>
            <w:tcW w:w="848" w:type="dxa"/>
            <w:shd w:val="clear" w:color="auto" w:fill="auto"/>
            <w:noWrap/>
            <w:vAlign w:val="center"/>
            <w:hideMark/>
          </w:tcPr>
          <w:p w14:paraId="594F678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6443B8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8927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2AB8EF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769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A978D8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896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31DC6B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7878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85E382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0452</w:t>
            </w:r>
          </w:p>
        </w:tc>
        <w:tc>
          <w:tcPr>
            <w:tcW w:w="1235" w:type="dxa"/>
            <w:shd w:val="clear" w:color="auto" w:fill="auto"/>
            <w:noWrap/>
            <w:vAlign w:val="center"/>
            <w:hideMark/>
          </w:tcPr>
          <w:p w14:paraId="419DBEF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014</w:t>
            </w:r>
          </w:p>
        </w:tc>
      </w:tr>
      <w:tr w:rsidR="00DF5EDA" w:rsidRPr="00DF5EDA" w14:paraId="79D7DEE5" w14:textId="77777777" w:rsidTr="00DF5EDA">
        <w:trPr>
          <w:trHeight w:val="280"/>
        </w:trPr>
        <w:tc>
          <w:tcPr>
            <w:tcW w:w="570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B648B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2</w:t>
            </w:r>
          </w:p>
        </w:tc>
        <w:tc>
          <w:tcPr>
            <w:tcW w:w="848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0F93C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A42AB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00358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07223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3249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B79F3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6062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63227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00058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2F3A1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5263</w:t>
            </w:r>
          </w:p>
        </w:tc>
        <w:tc>
          <w:tcPr>
            <w:tcW w:w="1235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D4DAB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7307</w:t>
            </w:r>
          </w:p>
        </w:tc>
      </w:tr>
    </w:tbl>
    <w:p w14:paraId="02C4968D" w14:textId="4AD04BBB" w:rsidR="00C67133" w:rsidRDefault="00C67133" w:rsidP="00CC44D4">
      <w:pPr>
        <w:jc w:val="center"/>
      </w:pPr>
    </w:p>
    <w:tbl>
      <w:tblPr>
        <w:tblW w:w="8378" w:type="dxa"/>
        <w:tblLook w:val="04A0" w:firstRow="1" w:lastRow="0" w:firstColumn="1" w:lastColumn="0" w:noHBand="0" w:noVBand="1"/>
      </w:tblPr>
      <w:tblGrid>
        <w:gridCol w:w="709"/>
        <w:gridCol w:w="763"/>
        <w:gridCol w:w="1080"/>
        <w:gridCol w:w="1134"/>
        <w:gridCol w:w="1134"/>
        <w:gridCol w:w="1134"/>
        <w:gridCol w:w="1134"/>
        <w:gridCol w:w="1290"/>
      </w:tblGrid>
      <w:tr w:rsidR="00DF5EDA" w:rsidRPr="00DF5EDA" w14:paraId="76519EB1" w14:textId="77777777" w:rsidTr="00DF5EDA">
        <w:trPr>
          <w:trHeight w:val="280"/>
        </w:trPr>
        <w:tc>
          <w:tcPr>
            <w:tcW w:w="709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C71BC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o.</w:t>
            </w:r>
          </w:p>
        </w:tc>
        <w:tc>
          <w:tcPr>
            <w:tcW w:w="763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82191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tom</w:t>
            </w:r>
          </w:p>
        </w:tc>
        <w:tc>
          <w:tcPr>
            <w:tcW w:w="334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090868" w14:textId="315D3427" w:rsidR="00DF5EDA" w:rsidRPr="00DF5EDA" w:rsidRDefault="00DF5EDA" w:rsidP="00DF5EDA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N7</w:t>
            </w: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-3</w:t>
            </w:r>
          </w:p>
        </w:tc>
        <w:tc>
          <w:tcPr>
            <w:tcW w:w="355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944615" w14:textId="5765EBBC" w:rsidR="00DF5EDA" w:rsidRPr="00DF5EDA" w:rsidRDefault="00DF5EDA" w:rsidP="00DF5EDA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</w:rPr>
              <w:t>N7</w:t>
            </w:r>
            <w:r w:rsidRPr="00DF5EDA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d-</w:t>
            </w:r>
            <w:r w:rsidR="00BC2593"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  <w:t>4</w:t>
            </w:r>
          </w:p>
        </w:tc>
      </w:tr>
      <w:tr w:rsidR="00DF5EDA" w:rsidRPr="00DF5EDA" w14:paraId="252F798A" w14:textId="77777777" w:rsidTr="00DF5EDA">
        <w:trPr>
          <w:trHeight w:val="280"/>
        </w:trPr>
        <w:tc>
          <w:tcPr>
            <w:tcW w:w="709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441F14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763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0D2DA5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0ED40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E918F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7072D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F235D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073DA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</w:p>
        </w:tc>
        <w:tc>
          <w:tcPr>
            <w:tcW w:w="12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45E3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Z</w:t>
            </w:r>
          </w:p>
        </w:tc>
      </w:tr>
      <w:tr w:rsidR="00DF5EDA" w:rsidRPr="00DF5EDA" w14:paraId="161C0E07" w14:textId="77777777" w:rsidTr="00DF5EDA">
        <w:trPr>
          <w:trHeight w:val="280"/>
        </w:trPr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66BE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76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5CB9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1324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1603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3C64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8497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B94B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6258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556B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4758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DB98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1392</w:t>
            </w:r>
          </w:p>
        </w:tc>
        <w:tc>
          <w:tcPr>
            <w:tcW w:w="129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419B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736</w:t>
            </w:r>
          </w:p>
        </w:tc>
      </w:tr>
      <w:tr w:rsidR="00DF5EDA" w:rsidRPr="00DF5EDA" w14:paraId="457E8FB7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2D60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94F7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B47C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735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E51C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39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3EBB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088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70D6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80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9B8D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9389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46E7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9971</w:t>
            </w:r>
          </w:p>
        </w:tc>
      </w:tr>
      <w:tr w:rsidR="00DF5EDA" w:rsidRPr="00DF5EDA" w14:paraId="4A8DDAEB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C3A1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C8F2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D3B2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75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38C3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06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7825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61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FDAF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02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0C2C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2358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DF07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1249</w:t>
            </w:r>
          </w:p>
        </w:tc>
      </w:tr>
      <w:tr w:rsidR="00DF5EDA" w:rsidRPr="00DF5EDA" w14:paraId="12F1A3A4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4484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6B78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A50D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16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C097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23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31CE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3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79BA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49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A830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9682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1499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1872</w:t>
            </w:r>
          </w:p>
        </w:tc>
      </w:tr>
      <w:tr w:rsidR="00DF5EDA" w:rsidRPr="00DF5EDA" w14:paraId="7CB76495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F867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5A24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F2F9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58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2B89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65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0137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14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7357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56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BC8E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3597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77DF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9222</w:t>
            </w:r>
          </w:p>
        </w:tc>
      </w:tr>
      <w:tr w:rsidR="00DF5EDA" w:rsidRPr="00DF5EDA" w14:paraId="1663D9FA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AA6C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C396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388A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7.3855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E2CC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11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8E4C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51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C696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9708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44B1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028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2884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6153</w:t>
            </w:r>
          </w:p>
        </w:tc>
      </w:tr>
      <w:tr w:rsidR="00DF5EDA" w:rsidRPr="00DF5EDA" w14:paraId="45152EF6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E03C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4508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1ECF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78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D644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96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BC9E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37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CCCB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99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7BFF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155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B1A1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2978</w:t>
            </w:r>
          </w:p>
        </w:tc>
      </w:tr>
      <w:tr w:rsidR="00DF5EDA" w:rsidRPr="00DF5EDA" w14:paraId="7D001195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7733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B519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583B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71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BD5D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45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8177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88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9E39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99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CCEC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7935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5879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7559</w:t>
            </w:r>
          </w:p>
        </w:tc>
      </w:tr>
      <w:tr w:rsidR="00DF5EDA" w:rsidRPr="00DF5EDA" w14:paraId="1EE9576E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F7DE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D319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3B28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940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42AD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4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BB56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22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ACE3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01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6ED9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0687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6E98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2937</w:t>
            </w:r>
          </w:p>
        </w:tc>
      </w:tr>
      <w:tr w:rsidR="00DF5EDA" w:rsidRPr="00DF5EDA" w14:paraId="31B77F7E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BCEB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5D4F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8C2A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410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06B3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70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E020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129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1D49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945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46D5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8759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41C1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7864</w:t>
            </w:r>
          </w:p>
        </w:tc>
      </w:tr>
      <w:tr w:rsidR="00DF5EDA" w:rsidRPr="00DF5EDA" w14:paraId="0BB499E7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2E16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D59E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F8D1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588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4D45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63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2184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109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9D7D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67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97B7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01933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163F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3414</w:t>
            </w:r>
          </w:p>
        </w:tc>
      </w:tr>
      <w:tr w:rsidR="00DF5EDA" w:rsidRPr="00DF5EDA" w14:paraId="282067B8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0FBF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F5D1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423A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493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9DDF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08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5546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87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4B19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627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CC49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0411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EC88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3119</w:t>
            </w:r>
          </w:p>
        </w:tc>
      </w:tr>
      <w:tr w:rsidR="00DF5EDA" w:rsidRPr="00DF5EDA" w14:paraId="33A34016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7D4F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1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2AAE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3345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107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CA27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59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1583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00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21D9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8924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6A52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6521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B1EA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4676</w:t>
            </w:r>
          </w:p>
        </w:tc>
      </w:tr>
      <w:tr w:rsidR="00DF5EDA" w:rsidRPr="00DF5EDA" w14:paraId="33C04502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E62E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5531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1A06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7.728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268D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58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D553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60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A75D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457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7C40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508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7EB0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685</w:t>
            </w:r>
          </w:p>
        </w:tc>
      </w:tr>
      <w:tr w:rsidR="00DF5EDA" w:rsidRPr="00DF5EDA" w14:paraId="0803AA0F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432E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24F5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B958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1715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32CF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26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FBA1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39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217F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228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D0C0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386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3717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8925</w:t>
            </w:r>
          </w:p>
        </w:tc>
      </w:tr>
      <w:tr w:rsidR="00DF5EDA" w:rsidRPr="00DF5EDA" w14:paraId="7916D0F1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FC92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4D6D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3426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308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8830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95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864C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3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E5AE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645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2A75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0946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A706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9533</w:t>
            </w:r>
          </w:p>
        </w:tc>
      </w:tr>
      <w:tr w:rsidR="00DF5EDA" w:rsidRPr="00DF5EDA" w14:paraId="6AD44249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AB03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7728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11CE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284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D9EE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09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6FD5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74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17CC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9268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D6C8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8384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A8A9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4039</w:t>
            </w:r>
          </w:p>
        </w:tc>
      </w:tr>
      <w:tr w:rsidR="00DF5EDA" w:rsidRPr="00DF5EDA" w14:paraId="6A317A66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FCC8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620F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CBB4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60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8F75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72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6BEE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27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71B2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39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A9D6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7478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6907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1913</w:t>
            </w:r>
          </w:p>
        </w:tc>
      </w:tr>
      <w:tr w:rsidR="00DF5EDA" w:rsidRPr="00DF5EDA" w14:paraId="7AA11E5B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1925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7F40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9F4B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7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D8BC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11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780B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85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2EF1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34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BE93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6087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E362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31305</w:t>
            </w:r>
          </w:p>
        </w:tc>
      </w:tr>
      <w:tr w:rsidR="00DF5EDA" w:rsidRPr="00DF5EDA" w14:paraId="6AAB224D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68A3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1FF5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D2A0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7.415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3548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10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F434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096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481B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05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00BB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724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D351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5052</w:t>
            </w:r>
          </w:p>
        </w:tc>
      </w:tr>
      <w:tr w:rsidR="00DF5EDA" w:rsidRPr="00DF5EDA" w14:paraId="041704B2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FC78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7556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4EAF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904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72B0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102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A53A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48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7282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006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BF96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3224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C5FE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24039</w:t>
            </w:r>
          </w:p>
        </w:tc>
      </w:tr>
      <w:tr w:rsidR="00DF5EDA" w:rsidRPr="00DF5EDA" w14:paraId="651BEC12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BDED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1484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DD78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7.58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1644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73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1942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43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D35D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333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86B1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48084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19C0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224</w:t>
            </w:r>
          </w:p>
        </w:tc>
      </w:tr>
      <w:tr w:rsidR="00DF5EDA" w:rsidRPr="00DF5EDA" w14:paraId="63AC4DFF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C507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7F4F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CAA6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88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1032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029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21C8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06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D0D2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575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F891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9496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ACFA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3759</w:t>
            </w:r>
          </w:p>
        </w:tc>
      </w:tr>
      <w:tr w:rsidR="00DF5EDA" w:rsidRPr="00DF5EDA" w14:paraId="2CD1BEAD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908E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6600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EC08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8.802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D397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40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1463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40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FA59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400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0642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69461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E0A6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3519</w:t>
            </w:r>
          </w:p>
        </w:tc>
      </w:tr>
      <w:tr w:rsidR="00DF5EDA" w:rsidRPr="00DF5EDA" w14:paraId="1F13753D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CC19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BE0C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9FB3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7.218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85D0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27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5B7C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661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805D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963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5CE7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7858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DB91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9216</w:t>
            </w:r>
          </w:p>
        </w:tc>
      </w:tr>
      <w:tr w:rsidR="00DF5EDA" w:rsidRPr="00DF5EDA" w14:paraId="22EF9281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5679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51D0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735F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53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EF75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67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3829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48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4FD3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43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23F0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7124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9D86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8428</w:t>
            </w:r>
          </w:p>
        </w:tc>
      </w:tr>
      <w:tr w:rsidR="00DF5EDA" w:rsidRPr="00DF5EDA" w14:paraId="166183B2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4235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CE7E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A135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672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5AD5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4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7417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11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8277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444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EA59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8003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490B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5746</w:t>
            </w:r>
          </w:p>
        </w:tc>
      </w:tr>
      <w:tr w:rsidR="00DF5EDA" w:rsidRPr="00DF5EDA" w14:paraId="1E6FD71D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5FFC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182E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6BD9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839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3369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41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34E8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99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83FB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6.936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17C5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8659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BF12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0024</w:t>
            </w:r>
          </w:p>
        </w:tc>
      </w:tr>
      <w:tr w:rsidR="00DF5EDA" w:rsidRPr="00DF5EDA" w14:paraId="595EB5BC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C3AD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B2D7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D024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7.185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C5C6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9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14DE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75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788F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858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F307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6499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34E4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259</w:t>
            </w:r>
          </w:p>
        </w:tc>
      </w:tr>
      <w:tr w:rsidR="00DF5EDA" w:rsidRPr="00DF5EDA" w14:paraId="1EF62917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ED32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646B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2ECD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042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597B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3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A924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97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BD57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04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8036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41846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663F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7939</w:t>
            </w:r>
          </w:p>
        </w:tc>
      </w:tr>
      <w:tr w:rsidR="00DF5EDA" w:rsidRPr="00DF5EDA" w14:paraId="54A0C83A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324D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8D22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3D72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61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2902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644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FC6A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692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418B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301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59CA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78081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7303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6922</w:t>
            </w:r>
          </w:p>
        </w:tc>
      </w:tr>
      <w:tr w:rsidR="00DF5EDA" w:rsidRPr="00DF5EDA" w14:paraId="34BEFABE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E3FA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C905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9DC3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47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284A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296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6A2A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87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AA0C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91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7EB4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5609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9167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01225</w:t>
            </w:r>
          </w:p>
        </w:tc>
      </w:tr>
      <w:tr w:rsidR="00DF5EDA" w:rsidRPr="00DF5EDA" w14:paraId="24EE625C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6110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7463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E0A5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52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0963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11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E616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6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BFF4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800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CB2C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1521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3B61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8745</w:t>
            </w:r>
          </w:p>
        </w:tc>
      </w:tr>
      <w:tr w:rsidR="00DF5EDA" w:rsidRPr="00DF5EDA" w14:paraId="5EAAAF8A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0258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BCE0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AFE2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7.134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475A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85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1976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021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B06B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630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C82E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6104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6A02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1364</w:t>
            </w:r>
          </w:p>
        </w:tc>
      </w:tr>
      <w:tr w:rsidR="00DF5EDA" w:rsidRPr="00DF5EDA" w14:paraId="5EDAA4F6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D23E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6A4B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AC85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652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5929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61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59FE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90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3E36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257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74CF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6985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F9CA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0635</w:t>
            </w:r>
          </w:p>
        </w:tc>
      </w:tr>
      <w:tr w:rsidR="00DF5EDA" w:rsidRPr="00DF5EDA" w14:paraId="0762073E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764D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415B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1311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584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540F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50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AC02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310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AE31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337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63C3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2946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1F64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11266</w:t>
            </w:r>
          </w:p>
        </w:tc>
      </w:tr>
      <w:tr w:rsidR="00DF5EDA" w:rsidRPr="00DF5EDA" w14:paraId="4A163400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C9C5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6354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7D5A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37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CBCE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856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8350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55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7F79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23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2E4E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0668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350F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97484</w:t>
            </w:r>
          </w:p>
        </w:tc>
      </w:tr>
      <w:tr w:rsidR="00DF5EDA" w:rsidRPr="00DF5EDA" w14:paraId="649CBE17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5D22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BAFB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16E0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490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7CFB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08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9C93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77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96CD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514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16BE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618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5DAE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82372</w:t>
            </w:r>
          </w:p>
        </w:tc>
      </w:tr>
      <w:tr w:rsidR="00DF5EDA" w:rsidRPr="00DF5EDA" w14:paraId="1B4FE1E0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56C3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48CF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0884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270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87CC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66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8DE7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846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AC60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905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FC1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9924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300B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4686</w:t>
            </w:r>
          </w:p>
        </w:tc>
      </w:tr>
      <w:tr w:rsidR="00DF5EDA" w:rsidRPr="00DF5EDA" w14:paraId="650885AA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8FCF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E024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A102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054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A37A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213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6D8B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0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3C6E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070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28C8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0629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4B24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6603</w:t>
            </w:r>
          </w:p>
        </w:tc>
      </w:tr>
      <w:tr w:rsidR="00DF5EDA" w:rsidRPr="00DF5EDA" w14:paraId="31E5E6CC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CC15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1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3219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C940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8186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7487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534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34C4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280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30EB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199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8A6A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95993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E072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4045</w:t>
            </w:r>
          </w:p>
        </w:tc>
      </w:tr>
      <w:tr w:rsidR="00DF5EDA" w:rsidRPr="00DF5EDA" w14:paraId="680D134D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3E25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42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F39A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4E81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319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9457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80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B21E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62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15B5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27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8DA3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7552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834C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06863</w:t>
            </w:r>
          </w:p>
        </w:tc>
      </w:tr>
      <w:tr w:rsidR="00DF5EDA" w:rsidRPr="00DF5EDA" w14:paraId="0ADF353F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A517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3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4B3B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FAA7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156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B13B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335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FF25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95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13A3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943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4244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73062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19E9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11735</w:t>
            </w:r>
          </w:p>
        </w:tc>
      </w:tr>
      <w:tr w:rsidR="00DF5EDA" w:rsidRPr="00DF5EDA" w14:paraId="2A4DF855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A728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4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95BB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F98A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920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0021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294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D8B92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45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017A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4.921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7998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73773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9138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3091</w:t>
            </w:r>
          </w:p>
        </w:tc>
      </w:tr>
      <w:tr w:rsidR="00DF5EDA" w:rsidRPr="00DF5EDA" w14:paraId="777D3E39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C9EC3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5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3561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978A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8.455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5AA0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379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7C96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225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60A2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5.913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0215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1016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C79E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7439</w:t>
            </w:r>
          </w:p>
        </w:tc>
      </w:tr>
      <w:tr w:rsidR="00DF5EDA" w:rsidRPr="00DF5EDA" w14:paraId="6E6014C3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9109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6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F0CE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F112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875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0C13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53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1CEA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020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1847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37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3414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9673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C83F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41901</w:t>
            </w:r>
          </w:p>
        </w:tc>
      </w:tr>
      <w:tr w:rsidR="00DF5EDA" w:rsidRPr="00DF5EDA" w14:paraId="267560B3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9823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537B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8640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908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2C2A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07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3480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08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F24E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606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8D05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.2703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DB2E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42244</w:t>
            </w:r>
          </w:p>
        </w:tc>
      </w:tr>
      <w:tr w:rsidR="00DF5EDA" w:rsidRPr="00DF5EDA" w14:paraId="1A214077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B748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1BC5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39EB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996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CA7A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0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95F7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15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0BE0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062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73CA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80793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DD2EA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18181</w:t>
            </w:r>
          </w:p>
        </w:tc>
      </w:tr>
      <w:tr w:rsidR="00DF5EDA" w:rsidRPr="00DF5EDA" w14:paraId="16DDC853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2C67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45D4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C5B4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445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6290E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365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1C06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592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ED961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73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62D4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70423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43B8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16526</w:t>
            </w:r>
          </w:p>
        </w:tc>
      </w:tr>
      <w:tr w:rsidR="00DF5EDA" w:rsidRPr="00DF5EDA" w14:paraId="30052C4C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AD6C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0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EFDE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EECF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830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6ABF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.193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FAE1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76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7A61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738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C91FD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97807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9364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2.47045</w:t>
            </w:r>
          </w:p>
        </w:tc>
      </w:tr>
      <w:tr w:rsidR="00DF5EDA" w:rsidRPr="00DF5EDA" w14:paraId="238F02B0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13C68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1</w:t>
            </w:r>
          </w:p>
        </w:tc>
        <w:tc>
          <w:tcPr>
            <w:tcW w:w="76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74D5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EE5CF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76214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322EB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.5603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F80B7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33423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9C32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.1397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14EE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61574</w:t>
            </w:r>
          </w:p>
        </w:tc>
        <w:tc>
          <w:tcPr>
            <w:tcW w:w="12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C6DD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1.87087</w:t>
            </w:r>
          </w:p>
        </w:tc>
      </w:tr>
      <w:tr w:rsidR="00DF5EDA" w:rsidRPr="00DF5EDA" w14:paraId="3695CD8C" w14:textId="77777777" w:rsidTr="00DF5EDA">
        <w:trPr>
          <w:trHeight w:val="280"/>
        </w:trPr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66E025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B1CCD9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0C7FC4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.602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8E615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.001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39FA7C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146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4B4EC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6.771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18DE36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0.15549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119BE0" w14:textId="77777777" w:rsidR="00DF5EDA" w:rsidRPr="00DF5EDA" w:rsidRDefault="00DF5EDA" w:rsidP="00DF5EDA">
            <w:pPr>
              <w:widowControl/>
              <w:spacing w:line="36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F5ED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0.42936</w:t>
            </w:r>
          </w:p>
        </w:tc>
      </w:tr>
    </w:tbl>
    <w:p w14:paraId="10A5C313" w14:textId="77777777" w:rsidR="00344D19" w:rsidRPr="00E21D76" w:rsidRDefault="00344D19" w:rsidP="00344D19">
      <w:pPr>
        <w:jc w:val="center"/>
        <w:rPr>
          <w:rFonts w:ascii="Times New Roman" w:eastAsia="等线" w:hAnsi="Times New Roman" w:cs="Times New Roman"/>
          <w:color w:val="000000"/>
          <w:kern w:val="0"/>
          <w:sz w:val="18"/>
          <w:szCs w:val="18"/>
        </w:rPr>
      </w:pPr>
      <w:r>
        <w:rPr>
          <w:noProof/>
        </w:rPr>
        <w:drawing>
          <wp:inline distT="0" distB="0" distL="0" distR="0" wp14:anchorId="5D9C8999" wp14:editId="59579423">
            <wp:extent cx="5274310" cy="2487295"/>
            <wp:effectExtent l="0" t="0" r="2540" b="825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87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3976B6" w14:textId="77777777" w:rsidR="00344D19" w:rsidRPr="00E21D76" w:rsidRDefault="00344D19" w:rsidP="00344D19">
      <w:pPr>
        <w:jc w:val="center"/>
        <w:rPr>
          <w:rFonts w:ascii="Times New Roman" w:eastAsia="等线" w:hAnsi="Times New Roman" w:cs="Times New Roman"/>
          <w:color w:val="000000"/>
          <w:kern w:val="0"/>
          <w:sz w:val="18"/>
          <w:szCs w:val="18"/>
        </w:rPr>
      </w:pPr>
      <w:r>
        <w:rPr>
          <w:noProof/>
        </w:rPr>
        <w:drawing>
          <wp:inline distT="0" distB="0" distL="0" distR="0" wp14:anchorId="0FDAEF97" wp14:editId="5D262468">
            <wp:extent cx="5359265" cy="2418080"/>
            <wp:effectExtent l="0" t="0" r="0" b="127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361756" cy="24192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21D76">
        <w:rPr>
          <w:rFonts w:hint="eastAsia"/>
          <w:noProof/>
        </w:rPr>
        <w:t xml:space="preserve"> </w:t>
      </w:r>
      <w:r>
        <w:rPr>
          <w:noProof/>
        </w:rPr>
        <w:lastRenderedPageBreak/>
        <w:drawing>
          <wp:inline distT="0" distB="0" distL="0" distR="0" wp14:anchorId="1B4F9E99" wp14:editId="58840DE0">
            <wp:extent cx="5274310" cy="2430145"/>
            <wp:effectExtent l="0" t="0" r="2540" b="825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30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8BF08C" w14:textId="49C0D3FC" w:rsidR="00344D19" w:rsidRDefault="00344D19" w:rsidP="00344D19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>Fig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.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S</w:t>
      </w:r>
      <w:r w:rsidR="005C4F10">
        <w:rPr>
          <w:rFonts w:ascii="Times New Roman" w:eastAsia="等线" w:hAnsi="Times New Roman" w:cs="Times New Roman"/>
          <w:color w:val="000000"/>
          <w:kern w:val="0"/>
          <w:szCs w:val="21"/>
        </w:rPr>
        <w:t>1</w:t>
      </w:r>
      <w:r w:rsidR="00E92150">
        <w:rPr>
          <w:rFonts w:ascii="Times New Roman" w:eastAsia="等线" w:hAnsi="Times New Roman" w:cs="Times New Roman"/>
          <w:color w:val="000000"/>
          <w:kern w:val="0"/>
          <w:szCs w:val="21"/>
        </w:rPr>
        <w:t>5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MS/MS </w:t>
      </w:r>
      <w:r w:rsidRPr="005D3A55">
        <w:rPr>
          <w:rFonts w:ascii="Times New Roman" w:hAnsi="Times New Roman" w:cs="Times New Roman"/>
          <w:bCs/>
          <w:color w:val="000000"/>
        </w:rPr>
        <w:t>spectrum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of induced features involved in molecular network analysis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</w:t>
      </w:r>
      <w:r w:rsidRPr="00344D19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7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: m/z 35</w:t>
      </w:r>
      <w:r w:rsidR="003644CD">
        <w:rPr>
          <w:rFonts w:ascii="Times New Roman" w:eastAsia="等线" w:hAnsi="Times New Roman" w:cs="Times New Roman"/>
          <w:color w:val="000000"/>
          <w:kern w:val="0"/>
          <w:szCs w:val="21"/>
        </w:rPr>
        <w:t>3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.1765; </w:t>
      </w:r>
      <w:r w:rsidRPr="00344D19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</w:t>
      </w:r>
      <w:r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6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:</w:t>
      </w:r>
      <w:r w:rsidRPr="00344D19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m/z 35</w:t>
      </w:r>
      <w:r w:rsidR="003644CD">
        <w:rPr>
          <w:rFonts w:ascii="Times New Roman" w:eastAsia="等线" w:hAnsi="Times New Roman" w:cs="Times New Roman"/>
          <w:color w:val="000000"/>
          <w:kern w:val="0"/>
          <w:szCs w:val="21"/>
        </w:rPr>
        <w:t>1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.1610; </w:t>
      </w:r>
      <w:r w:rsidRPr="00344D19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</w:t>
      </w:r>
      <w:r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9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:</w:t>
      </w:r>
      <w:r w:rsidRPr="00344D19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m/z 36</w:t>
      </w:r>
      <w:r w:rsidR="003644CD">
        <w:rPr>
          <w:rFonts w:ascii="Times New Roman" w:eastAsia="等线" w:hAnsi="Times New Roman" w:cs="Times New Roman"/>
          <w:color w:val="000000"/>
          <w:kern w:val="0"/>
          <w:szCs w:val="21"/>
        </w:rPr>
        <w:t>9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.1713)</w:t>
      </w:r>
    </w:p>
    <w:p w14:paraId="33D56CE6" w14:textId="3AAA85DC" w:rsidR="005D3A55" w:rsidRDefault="005D3A55" w:rsidP="00763F2E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5D3A55">
        <w:rPr>
          <w:rFonts w:ascii="Times New Roman" w:eastAsia="等线" w:hAnsi="Times New Roman" w:cs="Times New Roman"/>
          <w:noProof/>
          <w:color w:val="000000"/>
          <w:kern w:val="0"/>
          <w:szCs w:val="21"/>
        </w:rPr>
        <w:drawing>
          <wp:inline distT="0" distB="0" distL="0" distR="0" wp14:anchorId="416B3724" wp14:editId="36FFC6D6">
            <wp:extent cx="4591939" cy="2700655"/>
            <wp:effectExtent l="0" t="0" r="0" b="444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3060" b="33347"/>
                    <a:stretch/>
                  </pic:blipFill>
                  <pic:spPr bwMode="auto">
                    <a:xfrm>
                      <a:off x="0" y="0"/>
                      <a:ext cx="4636788" cy="27270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DE0F0E" w14:textId="6B84CB65" w:rsidR="005D3A55" w:rsidRPr="005D3A55" w:rsidRDefault="005C4F10" w:rsidP="003B041A">
      <w:pPr>
        <w:spacing w:line="360" w:lineRule="auto"/>
        <w:jc w:val="center"/>
        <w:rPr>
          <w:rFonts w:ascii="Times New Roman" w:hAnsi="Times New Roman" w:cs="Times New Roman"/>
        </w:rPr>
      </w:pP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>Fig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.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S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1</w:t>
      </w:r>
      <w:r w:rsidR="00E92150">
        <w:rPr>
          <w:rFonts w:ascii="Times New Roman" w:eastAsia="等线" w:hAnsi="Times New Roman" w:cs="Times New Roman"/>
          <w:color w:val="000000"/>
          <w:kern w:val="0"/>
          <w:szCs w:val="21"/>
        </w:rPr>
        <w:t>6</w:t>
      </w:r>
      <w:r w:rsidR="005D3A55" w:rsidRPr="005D3A55">
        <w:rPr>
          <w:rFonts w:ascii="Times New Roman" w:hAnsi="Times New Roman" w:cs="Times New Roman"/>
          <w:bCs/>
          <w:color w:val="000000"/>
        </w:rPr>
        <w:t xml:space="preserve"> Positiv</w:t>
      </w:r>
      <w:r w:rsidR="005D3A55" w:rsidRPr="00222913">
        <w:rPr>
          <w:rFonts w:ascii="Times New Roman" w:hAnsi="Times New Roman" w:cs="Times New Roman"/>
          <w:color w:val="000000"/>
        </w:rPr>
        <w:t xml:space="preserve">e </w:t>
      </w:r>
      <w:r w:rsidR="002F4C8F" w:rsidRPr="00222913">
        <w:rPr>
          <w:rFonts w:ascii="Times New Roman" w:hAnsi="Times New Roman" w:cs="Times New Roman"/>
          <w:color w:val="000000"/>
        </w:rPr>
        <w:t>ESI</w:t>
      </w:r>
      <w:r w:rsidR="002F4C8F">
        <w:rPr>
          <w:rFonts w:ascii="Times New Roman" w:hAnsi="Times New Roman" w:cs="Times New Roman" w:hint="eastAsia"/>
          <w:color w:val="000000"/>
        </w:rPr>
        <w:t>-</w:t>
      </w:r>
      <w:r w:rsidR="005D3A55" w:rsidRPr="00222913">
        <w:rPr>
          <w:rFonts w:ascii="Times New Roman" w:hAnsi="Times New Roman" w:cs="Times New Roman"/>
          <w:color w:val="000000"/>
        </w:rPr>
        <w:t xml:space="preserve">HRMS spectrum of </w:t>
      </w:r>
      <w:r w:rsidR="005D3A55">
        <w:rPr>
          <w:rFonts w:ascii="Times New Roman" w:hAnsi="Times New Roman" w:cs="Times New Roman" w:hint="eastAsia"/>
          <w:b/>
          <w:color w:val="000000"/>
        </w:rPr>
        <w:t>N</w:t>
      </w:r>
      <w:r w:rsidR="00344D19">
        <w:rPr>
          <w:rFonts w:ascii="Times New Roman" w:hAnsi="Times New Roman" w:cs="Times New Roman"/>
          <w:b/>
          <w:color w:val="000000"/>
        </w:rPr>
        <w:t>20</w:t>
      </w:r>
    </w:p>
    <w:p w14:paraId="39A2D38E" w14:textId="77777777" w:rsidR="00AB6DAC" w:rsidRDefault="006D4E22" w:rsidP="006D4E22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1EDC6D3B" wp14:editId="63978735">
            <wp:extent cx="4403797" cy="3076189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/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8332" cy="30933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9AD3F7" w14:textId="5A1EF0C7" w:rsidR="00AB6DAC" w:rsidRDefault="005C4F10" w:rsidP="003B041A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>Fig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.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S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1</w:t>
      </w:r>
      <w:r w:rsidR="00E92150">
        <w:rPr>
          <w:rFonts w:ascii="Times New Roman" w:eastAsia="等线" w:hAnsi="Times New Roman" w:cs="Times New Roman"/>
          <w:color w:val="000000"/>
          <w:kern w:val="0"/>
          <w:szCs w:val="21"/>
        </w:rPr>
        <w:t>7</w:t>
      </w:r>
      <w:r w:rsidR="00AB6DAC"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>1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</w:rPr>
        <w:t>H-</w:t>
      </w:r>
      <w:r w:rsidR="00AB6DAC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="00AB6DAC"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</w:t>
      </w:r>
      <w:r w:rsidR="00AB6DAC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20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3CB4F89F" w14:textId="77777777" w:rsidR="00AB6DAC" w:rsidRDefault="006D4E22" w:rsidP="006D4E22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noProof/>
          <w:color w:val="000000"/>
          <w:kern w:val="0"/>
          <w:sz w:val="24"/>
          <w:szCs w:val="24"/>
        </w:rPr>
        <w:drawing>
          <wp:inline distT="0" distB="0" distL="0" distR="0" wp14:anchorId="01DF9E15" wp14:editId="0B0354D7">
            <wp:extent cx="4466289" cy="3119842"/>
            <wp:effectExtent l="0" t="0" r="0" b="444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/>
                    <pic:cNvPicPr/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2818" cy="3131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B2AD41" w14:textId="79107076" w:rsidR="00AB6DAC" w:rsidRDefault="005C4F10" w:rsidP="003B041A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>Fig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.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S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1</w:t>
      </w:r>
      <w:r w:rsidR="00E92150">
        <w:rPr>
          <w:rFonts w:ascii="Times New Roman" w:eastAsia="等线" w:hAnsi="Times New Roman" w:cs="Times New Roman"/>
          <w:color w:val="000000"/>
          <w:kern w:val="0"/>
          <w:szCs w:val="21"/>
        </w:rPr>
        <w:t>8</w:t>
      </w:r>
      <w:r w:rsidR="00AB6DAC"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>1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>3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</w:rPr>
        <w:t>C-</w:t>
      </w:r>
      <w:r w:rsidR="00AB6DAC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="00AB6DAC"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</w:t>
      </w:r>
      <w:r w:rsidR="00AB6DAC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20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739A4280" w14:textId="77777777" w:rsidR="00AB6DAC" w:rsidRDefault="00AB6DAC" w:rsidP="006D4E22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37F716AD" wp14:editId="47E1E67B">
            <wp:extent cx="5182501" cy="3620138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7453" cy="3630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F61C7D" w14:textId="402970EE" w:rsidR="00AB6DAC" w:rsidRDefault="005C4F10" w:rsidP="003B041A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>Fig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.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S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1</w:t>
      </w:r>
      <w:r w:rsidR="00E92150">
        <w:rPr>
          <w:rFonts w:ascii="Times New Roman" w:eastAsia="等线" w:hAnsi="Times New Roman" w:cs="Times New Roman"/>
          <w:color w:val="000000"/>
          <w:kern w:val="0"/>
          <w:szCs w:val="21"/>
        </w:rPr>
        <w:t>9</w:t>
      </w:r>
      <w:r w:rsidR="00AB6DAC"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COSY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 xml:space="preserve"> </w:t>
      </w:r>
      <w:r w:rsidR="00AB6DAC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="00AB6DAC"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</w:t>
      </w:r>
      <w:r w:rsidR="00AB6DAC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20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12402D19" w14:textId="4BB01FEE" w:rsidR="00AB6DAC" w:rsidRDefault="00AB6DAC" w:rsidP="003B041A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noProof/>
          <w:color w:val="000000"/>
          <w:kern w:val="0"/>
          <w:sz w:val="24"/>
          <w:szCs w:val="24"/>
        </w:rPr>
        <w:drawing>
          <wp:inline distT="0" distB="0" distL="0" distR="0" wp14:anchorId="57FCD37F" wp14:editId="4F7D9197">
            <wp:extent cx="5180069" cy="3618440"/>
            <wp:effectExtent l="0" t="0" r="1905" b="127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6068" cy="36366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0EC963" w14:textId="2B8695C8" w:rsidR="00AB6DAC" w:rsidRDefault="005C4F10" w:rsidP="003B041A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>Fig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.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S</w:t>
      </w:r>
      <w:r w:rsidR="00E92150">
        <w:rPr>
          <w:rFonts w:ascii="Times New Roman" w:eastAsia="等线" w:hAnsi="Times New Roman" w:cs="Times New Roman"/>
          <w:color w:val="000000"/>
          <w:kern w:val="0"/>
          <w:szCs w:val="21"/>
        </w:rPr>
        <w:t>20</w:t>
      </w:r>
      <w:r w:rsidR="00AB6DAC"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</w:rPr>
        <w:t>HMQC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 xml:space="preserve"> </w:t>
      </w:r>
      <w:r w:rsidR="00AB6DAC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="00AB6DAC"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</w:t>
      </w:r>
      <w:r w:rsidR="00AB6DAC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 xml:space="preserve">20 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2A90D2BA" w14:textId="7A8F63F7" w:rsidR="005F37C2" w:rsidRDefault="006D4E22" w:rsidP="006D4E22">
      <w:pPr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4D48B3D0" wp14:editId="2E956CD9">
            <wp:extent cx="5167847" cy="3609902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5968" cy="3622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4DFF90" w14:textId="05A0822E" w:rsidR="00AB6DAC" w:rsidRDefault="005C4F10" w:rsidP="003B041A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>Fig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.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S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2</w:t>
      </w:r>
      <w:r w:rsidR="00E92150">
        <w:rPr>
          <w:rFonts w:ascii="Times New Roman" w:eastAsia="等线" w:hAnsi="Times New Roman" w:cs="Times New Roman"/>
          <w:color w:val="000000"/>
          <w:kern w:val="0"/>
          <w:szCs w:val="21"/>
        </w:rPr>
        <w:t>1</w:t>
      </w:r>
      <w:r w:rsidR="00AB6DAC"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</w:rPr>
        <w:t>HMBC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  <w:vertAlign w:val="superscript"/>
        </w:rPr>
        <w:t xml:space="preserve"> </w:t>
      </w:r>
      <w:r w:rsidR="00AB6DAC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 w:rsidR="00AB6DAC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="00AB6DAC"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</w:t>
      </w:r>
      <w:r w:rsidR="00AB6DAC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2</w:t>
      </w:r>
      <w:r w:rsidR="002D348D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0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="00AB6DAC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10472403" w14:textId="2FE6195B" w:rsidR="002D348D" w:rsidRDefault="002D348D" w:rsidP="00AB6DAC">
      <w:pPr>
        <w:jc w:val="left"/>
        <w:rPr>
          <w:rFonts w:ascii="Times New Roman" w:eastAsia="等线" w:hAnsi="Times New Roman" w:cs="Times New Roman"/>
          <w:color w:val="000000"/>
          <w:kern w:val="0"/>
          <w:szCs w:val="21"/>
        </w:rPr>
      </w:pPr>
      <w:r>
        <w:rPr>
          <w:rFonts w:ascii="Times New Roman" w:eastAsia="等线" w:hAnsi="Times New Roman" w:cs="Times New Roman"/>
          <w:noProof/>
          <w:color w:val="000000"/>
          <w:kern w:val="0"/>
          <w:szCs w:val="21"/>
        </w:rPr>
        <w:drawing>
          <wp:inline distT="0" distB="0" distL="0" distR="0" wp14:anchorId="67C51F0F" wp14:editId="6CEFC065">
            <wp:extent cx="5158696" cy="3603510"/>
            <wp:effectExtent l="0" t="0" r="444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64742" cy="360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6781CA" w14:textId="410D60C4" w:rsidR="002D348D" w:rsidRDefault="005C4F10" w:rsidP="003B041A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>Fig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.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S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2</w:t>
      </w:r>
      <w:r w:rsidR="00E92150">
        <w:rPr>
          <w:rFonts w:ascii="Times New Roman" w:eastAsia="等线" w:hAnsi="Times New Roman" w:cs="Times New Roman"/>
          <w:color w:val="000000"/>
          <w:kern w:val="0"/>
          <w:szCs w:val="21"/>
        </w:rPr>
        <w:t>2</w:t>
      </w:r>
      <w:r w:rsidR="002D348D"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="002D348D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NOE </w:t>
      </w:r>
      <w:r w:rsidR="002D348D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 w:rsidR="002D348D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="002D348D"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</w:t>
      </w:r>
      <w:r w:rsidR="002D348D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20</w:t>
      </w:r>
      <w:r w:rsidR="002D348D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="002D348D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63444FD0" w14:textId="28B8C0AA" w:rsidR="00525FAD" w:rsidRDefault="00525FAD" w:rsidP="00525FAD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525FAD">
        <w:rPr>
          <w:rFonts w:ascii="Times New Roman" w:eastAsia="等线" w:hAnsi="Times New Roman" w:cs="Times New Roman"/>
          <w:noProof/>
          <w:color w:val="000000"/>
          <w:kern w:val="0"/>
          <w:szCs w:val="21"/>
        </w:rPr>
        <w:lastRenderedPageBreak/>
        <w:drawing>
          <wp:inline distT="0" distB="0" distL="0" distR="0" wp14:anchorId="0E3C0BD7" wp14:editId="1D060653">
            <wp:extent cx="5048738" cy="3498850"/>
            <wp:effectExtent l="0" t="0" r="0" b="0"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87" t="4313" r="32218" b="30654"/>
                    <a:stretch/>
                  </pic:blipFill>
                  <pic:spPr bwMode="auto">
                    <a:xfrm>
                      <a:off x="0" y="0"/>
                      <a:ext cx="5060126" cy="35067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F89B12" w14:textId="5312F775" w:rsidR="005C4F10" w:rsidRPr="005C4F10" w:rsidRDefault="005C4F10" w:rsidP="005C4F10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>Fig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.</w:t>
      </w:r>
      <w:r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S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>2</w:t>
      </w:r>
      <w:r w:rsidR="00E92150">
        <w:rPr>
          <w:rFonts w:ascii="Times New Roman" w:eastAsia="等线" w:hAnsi="Times New Roman" w:cs="Times New Roman"/>
          <w:color w:val="000000"/>
          <w:kern w:val="0"/>
          <w:szCs w:val="21"/>
        </w:rPr>
        <w:t>3</w:t>
      </w:r>
      <w:r w:rsidR="00525FAD" w:rsidRPr="00E21D76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</w:t>
      </w:r>
      <w:r w:rsidR="00525FAD" w:rsidRPr="00525FAD">
        <w:rPr>
          <w:rFonts w:ascii="Times New Roman" w:eastAsia="等线" w:hAnsi="Times New Roman" w:cs="Times New Roman"/>
          <w:color w:val="000000"/>
          <w:kern w:val="0"/>
          <w:szCs w:val="21"/>
        </w:rPr>
        <w:t>Partial enlarged view</w:t>
      </w:r>
      <w:r w:rsidR="00525FAD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of the NOE </w:t>
      </w:r>
      <w:r w:rsidR="00525FAD">
        <w:rPr>
          <w:rFonts w:ascii="Times New Roman" w:eastAsia="等线" w:hAnsi="Times New Roman" w:cs="Times New Roman" w:hint="eastAsia"/>
          <w:color w:val="000000"/>
          <w:kern w:val="0"/>
          <w:szCs w:val="21"/>
        </w:rPr>
        <w:t>spe</w:t>
      </w:r>
      <w:r w:rsidR="00525FAD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ctrum of compound </w:t>
      </w:r>
      <w:r w:rsidR="00525FAD" w:rsidRPr="005F37C2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N</w:t>
      </w:r>
      <w:r w:rsidR="00525FAD">
        <w:rPr>
          <w:rFonts w:ascii="Times New Roman" w:eastAsia="等线" w:hAnsi="Times New Roman" w:cs="Times New Roman"/>
          <w:b/>
          <w:bCs/>
          <w:color w:val="000000"/>
          <w:kern w:val="0"/>
          <w:szCs w:val="21"/>
        </w:rPr>
        <w:t>20</w:t>
      </w:r>
      <w:r w:rsidR="00525FAD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(DMSO</w:t>
      </w:r>
      <w:r w:rsidR="004E3201" w:rsidRPr="00B3055A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-</w:t>
      </w:r>
      <w:r w:rsidR="004E3201" w:rsidRPr="004E3201">
        <w:rPr>
          <w:rFonts w:ascii="Times New Roman" w:eastAsia="宋体" w:hAnsi="Times New Roman" w:cs="Times New Roman"/>
          <w:i/>
          <w:iCs/>
          <w:color w:val="000000"/>
          <w:kern w:val="0"/>
          <w:sz w:val="24"/>
          <w:szCs w:val="24"/>
        </w:rPr>
        <w:t>d6</w:t>
      </w:r>
      <w:r w:rsidR="00525FAD" w:rsidRPr="005F37C2">
        <w:rPr>
          <w:rFonts w:ascii="Times New Roman" w:eastAsia="等线" w:hAnsi="Times New Roman" w:cs="Times New Roman"/>
          <w:color w:val="000000"/>
          <w:kern w:val="0"/>
          <w:szCs w:val="21"/>
        </w:rPr>
        <w:t>)</w:t>
      </w:r>
    </w:p>
    <w:p w14:paraId="2961BF35" w14:textId="77777777" w:rsidR="005C4F10" w:rsidRPr="007F4004" w:rsidRDefault="005C4F10" w:rsidP="005C4F10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</w:p>
    <w:p w14:paraId="25F11A8A" w14:textId="77777777" w:rsidR="005C4F10" w:rsidRDefault="005C4F10" w:rsidP="005C4F10">
      <w:pPr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>
        <w:object w:dxaOrig="9787" w:dyaOrig="10273" w14:anchorId="2CD8F065">
          <v:shape id="_x0000_i1029" type="#_x0000_t75" style="width:405.1pt;height:428.8pt" o:ole="">
            <v:imagedata r:id="rId52" o:title="" cropbottom="21444f" cropright="21793f"/>
          </v:shape>
          <o:OLEObject Type="Embed" ProgID="ChemDraw.Document.6.0" ShapeID="_x0000_i1029" DrawAspect="Content" ObjectID="_1672480096" r:id="rId53"/>
        </w:object>
      </w:r>
    </w:p>
    <w:p w14:paraId="2D93E225" w14:textId="77777777" w:rsidR="005C4F10" w:rsidRDefault="005C4F10" w:rsidP="005C4F10">
      <w:pPr>
        <w:widowControl/>
        <w:spacing w:line="360" w:lineRule="auto"/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>
        <w:object w:dxaOrig="10357" w:dyaOrig="12906" w14:anchorId="198B2CD5">
          <v:shape id="_x0000_i1030" type="#_x0000_t75" style="width:396.45pt;height:7in" o:ole="">
            <v:imagedata r:id="rId54" o:title="" cropbottom="21803f" cropright="21556f"/>
          </v:shape>
          <o:OLEObject Type="Embed" ProgID="ChemDraw.Document.6.0" ShapeID="_x0000_i1030" DrawAspect="Content" ObjectID="_1672480097" r:id="rId55"/>
        </w:object>
      </w:r>
    </w:p>
    <w:p w14:paraId="1D578042" w14:textId="7D10B211" w:rsidR="005C4F10" w:rsidRDefault="005C4F10" w:rsidP="005C4F10">
      <w:pPr>
        <w:widowControl/>
        <w:spacing w:line="360" w:lineRule="auto"/>
        <w:jc w:val="center"/>
        <w:rPr>
          <w:rFonts w:ascii="Times New Roman" w:eastAsia="等线" w:hAnsi="Times New Roman" w:cs="Times New Roman"/>
          <w:color w:val="000000"/>
          <w:kern w:val="0"/>
          <w:szCs w:val="21"/>
        </w:rPr>
      </w:pPr>
      <w:r>
        <w:rPr>
          <w:rFonts w:ascii="Times New Roman" w:eastAsia="等线" w:hAnsi="Times New Roman" w:cs="Times New Roman"/>
          <w:color w:val="000000"/>
          <w:kern w:val="0"/>
          <w:szCs w:val="21"/>
        </w:rPr>
        <w:t>Fig. 2</w:t>
      </w:r>
      <w:r w:rsidR="00E92150">
        <w:rPr>
          <w:rFonts w:ascii="Times New Roman" w:eastAsia="等线" w:hAnsi="Times New Roman" w:cs="Times New Roman"/>
          <w:color w:val="000000"/>
          <w:kern w:val="0"/>
          <w:szCs w:val="21"/>
        </w:rPr>
        <w:t>4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S</w:t>
      </w:r>
      <w:r w:rsidRPr="00E72706">
        <w:rPr>
          <w:rFonts w:ascii="Times New Roman" w:eastAsia="等线" w:hAnsi="Times New Roman" w:cs="Times New Roman"/>
          <w:color w:val="000000"/>
          <w:kern w:val="0"/>
          <w:szCs w:val="21"/>
        </w:rPr>
        <w:t>tructures</w:t>
      </w:r>
      <w:r>
        <w:rPr>
          <w:rFonts w:ascii="Times New Roman" w:eastAsia="等线" w:hAnsi="Times New Roman" w:cs="Times New Roman"/>
          <w:color w:val="000000"/>
          <w:kern w:val="0"/>
          <w:szCs w:val="21"/>
        </w:rPr>
        <w:t xml:space="preserve"> of 25 compounds</w:t>
      </w:r>
    </w:p>
    <w:p w14:paraId="24B83C9B" w14:textId="77777777" w:rsidR="00D0138F" w:rsidRDefault="00D0138F" w:rsidP="005C4F10">
      <w:pPr>
        <w:widowControl/>
        <w:spacing w:line="360" w:lineRule="auto"/>
        <w:jc w:val="center"/>
        <w:rPr>
          <w:rFonts w:ascii="Times New Roman" w:hAnsi="Times New Roman" w:cs="Times New Roman"/>
          <w:b/>
          <w:kern w:val="0"/>
          <w:sz w:val="24"/>
          <w:szCs w:val="24"/>
        </w:rPr>
      </w:pPr>
    </w:p>
    <w:p w14:paraId="6E8D15F4" w14:textId="65AC4A69" w:rsidR="00AC11FA" w:rsidRPr="005243D5" w:rsidRDefault="005243D5" w:rsidP="005243D5">
      <w:pPr>
        <w:spacing w:line="480" w:lineRule="auto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 w:rsidRPr="00B3055A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Reference</w:t>
      </w:r>
    </w:p>
    <w:p w14:paraId="48088346" w14:textId="77777777" w:rsidR="00FE6E0A" w:rsidRPr="00FE6E0A" w:rsidRDefault="00CC2005" w:rsidP="00FE6E0A">
      <w:pPr>
        <w:spacing w:line="480" w:lineRule="auto"/>
        <w:ind w:left="720" w:hanging="720"/>
        <w:rPr>
          <w:rFonts w:ascii="Times New Roman" w:eastAsia="等线" w:hAnsi="Times New Roman" w:cs="Times New Roman"/>
          <w:noProof/>
          <w:sz w:val="20"/>
          <w:szCs w:val="21"/>
        </w:rPr>
      </w:pPr>
      <w:r>
        <w:rPr>
          <w:rFonts w:ascii="Times New Roman" w:hAnsi="Times New Roman" w:cs="Times New Roman"/>
          <w:szCs w:val="21"/>
        </w:rPr>
        <w:fldChar w:fldCharType="begin"/>
      </w:r>
      <w:r>
        <w:rPr>
          <w:rFonts w:ascii="Times New Roman" w:hAnsi="Times New Roman" w:cs="Times New Roman"/>
          <w:szCs w:val="21"/>
        </w:rPr>
        <w:instrText xml:space="preserve"> ADDIN EN.REFLIST </w:instrText>
      </w:r>
      <w:r>
        <w:rPr>
          <w:rFonts w:ascii="Times New Roman" w:hAnsi="Times New Roman" w:cs="Times New Roman"/>
          <w:szCs w:val="21"/>
        </w:rPr>
        <w:fldChar w:fldCharType="separate"/>
      </w:r>
      <w:bookmarkStart w:id="8" w:name="_ENREF_1"/>
      <w:r w:rsidR="00FE6E0A" w:rsidRPr="00FE6E0A">
        <w:rPr>
          <w:rFonts w:ascii="Times New Roman" w:eastAsia="等线" w:hAnsi="Times New Roman" w:cs="Times New Roman"/>
          <w:noProof/>
          <w:sz w:val="20"/>
          <w:szCs w:val="21"/>
        </w:rPr>
        <w:t>1.</w:t>
      </w:r>
      <w:r w:rsidR="00FE6E0A" w:rsidRPr="00FE6E0A">
        <w:rPr>
          <w:rFonts w:ascii="Times New Roman" w:eastAsia="等线" w:hAnsi="Times New Roman" w:cs="Times New Roman"/>
          <w:noProof/>
          <w:sz w:val="20"/>
          <w:szCs w:val="21"/>
        </w:rPr>
        <w:tab/>
        <w:t xml:space="preserve">Fang MJ, Fang H, Li WJ, Huang DM, Wu Z, Zhao YF. A new diphenyl ether from </w:t>
      </w:r>
      <w:r w:rsidR="00FE6E0A" w:rsidRPr="00FE6E0A">
        <w:rPr>
          <w:rFonts w:ascii="Times New Roman" w:eastAsia="等线" w:hAnsi="Times New Roman" w:cs="Times New Roman"/>
          <w:i/>
          <w:noProof/>
          <w:sz w:val="20"/>
          <w:szCs w:val="21"/>
        </w:rPr>
        <w:t>Phoma sp.</w:t>
      </w:r>
      <w:r w:rsidR="00FE6E0A" w:rsidRPr="00FE6E0A">
        <w:rPr>
          <w:rFonts w:ascii="Times New Roman" w:eastAsia="等线" w:hAnsi="Times New Roman" w:cs="Times New Roman"/>
          <w:noProof/>
          <w:sz w:val="20"/>
          <w:szCs w:val="21"/>
        </w:rPr>
        <w:t xml:space="preserve"> strain, SHZK-2. Nat Prod Res. 2012;26:1224-1228.</w:t>
      </w:r>
      <w:bookmarkEnd w:id="8"/>
    </w:p>
    <w:p w14:paraId="78AF681E" w14:textId="77777777" w:rsidR="00FE6E0A" w:rsidRPr="00FE6E0A" w:rsidRDefault="00FE6E0A" w:rsidP="00FE6E0A">
      <w:pPr>
        <w:spacing w:line="480" w:lineRule="auto"/>
        <w:ind w:left="720" w:hanging="720"/>
        <w:rPr>
          <w:rFonts w:ascii="Times New Roman" w:eastAsia="等线" w:hAnsi="Times New Roman" w:cs="Times New Roman"/>
          <w:noProof/>
          <w:sz w:val="20"/>
          <w:szCs w:val="21"/>
        </w:rPr>
      </w:pPr>
      <w:bookmarkStart w:id="9" w:name="_ENREF_2"/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>2.</w:t>
      </w:r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ab/>
        <w:t xml:space="preserve">Shinji K, Takanori M, Junsuke M, Kazuaki T, Noboru T. Isolation and absolute stereochemistry </w:t>
      </w:r>
      <w:r w:rsidRPr="00FE6E0A">
        <w:rPr>
          <w:rFonts w:ascii="Times New Roman" w:eastAsia="等线" w:hAnsi="Times New Roman" w:cs="Times New Roman"/>
          <w:noProof/>
          <w:sz w:val="20"/>
          <w:szCs w:val="21"/>
        </w:rPr>
        <w:lastRenderedPageBreak/>
        <w:t xml:space="preserve">of optically active sydonic acid from </w:t>
      </w:r>
      <w:r w:rsidRPr="00FE6E0A">
        <w:rPr>
          <w:rFonts w:ascii="Times New Roman" w:eastAsia="等线" w:hAnsi="Times New Roman" w:cs="Times New Roman"/>
          <w:i/>
          <w:noProof/>
          <w:sz w:val="20"/>
          <w:szCs w:val="21"/>
        </w:rPr>
        <w:t>Glonium sp.</w:t>
      </w:r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 xml:space="preserve"> (Hysteriales, Ascomycota). Biosci Biotech Bioch. 2009;73:203-204.</w:t>
      </w:r>
      <w:bookmarkEnd w:id="9"/>
    </w:p>
    <w:p w14:paraId="3E055D60" w14:textId="77777777" w:rsidR="00FE6E0A" w:rsidRPr="00FE6E0A" w:rsidRDefault="00FE6E0A" w:rsidP="00FE6E0A">
      <w:pPr>
        <w:spacing w:line="480" w:lineRule="auto"/>
        <w:ind w:left="720" w:hanging="720"/>
        <w:rPr>
          <w:rFonts w:ascii="Times New Roman" w:eastAsia="等线" w:hAnsi="Times New Roman" w:cs="Times New Roman"/>
          <w:noProof/>
          <w:sz w:val="20"/>
          <w:szCs w:val="21"/>
        </w:rPr>
      </w:pPr>
      <w:bookmarkStart w:id="10" w:name="_ENREF_3"/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>3.</w:t>
      </w:r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ab/>
        <w:t xml:space="preserve">Li XD, Li XM, Xu GM, Zhang P, Wang BG. Antimicrobial Phenolic Bisabolanes and Related Derivatives from </w:t>
      </w:r>
      <w:r w:rsidRPr="00FE6E0A">
        <w:rPr>
          <w:rFonts w:ascii="Times New Roman" w:eastAsia="等线" w:hAnsi="Times New Roman" w:cs="Times New Roman"/>
          <w:i/>
          <w:noProof/>
          <w:sz w:val="20"/>
          <w:szCs w:val="21"/>
        </w:rPr>
        <w:t>Penicillium aculeatum</w:t>
      </w:r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 xml:space="preserve"> SD-321, a Deep Sea Sediment-Derived Fungus. J Nat Prod. 2015;78:844-849.</w:t>
      </w:r>
      <w:bookmarkEnd w:id="10"/>
    </w:p>
    <w:p w14:paraId="0B695CEC" w14:textId="77777777" w:rsidR="00FE6E0A" w:rsidRPr="00FE6E0A" w:rsidRDefault="00FE6E0A" w:rsidP="00FE6E0A">
      <w:pPr>
        <w:spacing w:line="480" w:lineRule="auto"/>
        <w:ind w:left="720" w:hanging="720"/>
        <w:rPr>
          <w:rFonts w:ascii="Times New Roman" w:eastAsia="等线" w:hAnsi="Times New Roman" w:cs="Times New Roman"/>
          <w:noProof/>
          <w:sz w:val="20"/>
          <w:szCs w:val="21"/>
        </w:rPr>
      </w:pPr>
      <w:bookmarkStart w:id="11" w:name="_ENREF_4"/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>4.</w:t>
      </w:r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ab/>
        <w:t xml:space="preserve">Wang CY, Liu YF, Cao F, Wang CY. Bisabolane-Type Sesquiterpenoids from a Gorgonian-Derived </w:t>
      </w:r>
      <w:r w:rsidRPr="00FE6E0A">
        <w:rPr>
          <w:rFonts w:ascii="Times New Roman" w:eastAsia="等线" w:hAnsi="Times New Roman" w:cs="Times New Roman"/>
          <w:i/>
          <w:noProof/>
          <w:sz w:val="20"/>
          <w:szCs w:val="21"/>
        </w:rPr>
        <w:t>Aspergillus sp.</w:t>
      </w:r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 xml:space="preserve"> Fungus Induced by DNA Methyltransferase Inhibitor. Chem Nat Compd+. 2016;52:1129-1132.</w:t>
      </w:r>
      <w:bookmarkEnd w:id="11"/>
    </w:p>
    <w:p w14:paraId="777EA304" w14:textId="77777777" w:rsidR="00FE6E0A" w:rsidRPr="00FE6E0A" w:rsidRDefault="00FE6E0A" w:rsidP="00FE6E0A">
      <w:pPr>
        <w:spacing w:line="480" w:lineRule="auto"/>
        <w:ind w:left="720" w:hanging="720"/>
        <w:rPr>
          <w:rFonts w:ascii="Times New Roman" w:eastAsia="等线" w:hAnsi="Times New Roman" w:cs="Times New Roman"/>
          <w:noProof/>
          <w:sz w:val="20"/>
          <w:szCs w:val="21"/>
        </w:rPr>
      </w:pPr>
      <w:bookmarkStart w:id="12" w:name="_ENREF_5"/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>5.</w:t>
      </w:r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ab/>
        <w:t xml:space="preserve">He S, Wang H, Yan X, Zhu P, Chen J, Yang R. Preparative isolation and purification of macrolactin antibiotics from marine bacterium </w:t>
      </w:r>
      <w:r w:rsidRPr="00FE6E0A">
        <w:rPr>
          <w:rFonts w:ascii="Times New Roman" w:eastAsia="等线" w:hAnsi="Times New Roman" w:cs="Times New Roman"/>
          <w:i/>
          <w:noProof/>
          <w:sz w:val="20"/>
          <w:szCs w:val="21"/>
        </w:rPr>
        <w:t>Bacillus amyloliquefaciens</w:t>
      </w:r>
      <w:r w:rsidRPr="00FE6E0A">
        <w:rPr>
          <w:rFonts w:ascii="Times New Roman" w:eastAsia="等线" w:hAnsi="Times New Roman" w:cs="Times New Roman"/>
          <w:noProof/>
          <w:sz w:val="20"/>
          <w:szCs w:val="21"/>
        </w:rPr>
        <w:t xml:space="preserve"> using high-speed counter-current chromatography in stepwise elution mode. J Chromatogr A. 2013;1272:15-19.</w:t>
      </w:r>
      <w:bookmarkEnd w:id="12"/>
    </w:p>
    <w:p w14:paraId="161EC48C" w14:textId="7FD05CA2" w:rsidR="00FE6E0A" w:rsidRDefault="00FE6E0A" w:rsidP="00FE6E0A">
      <w:pPr>
        <w:rPr>
          <w:rFonts w:ascii="等线" w:eastAsia="等线" w:hAnsi="等线" w:cs="Times New Roman"/>
          <w:noProof/>
          <w:sz w:val="20"/>
          <w:szCs w:val="21"/>
        </w:rPr>
      </w:pPr>
    </w:p>
    <w:p w14:paraId="781CD9E8" w14:textId="39914C09" w:rsidR="00AC11FA" w:rsidRPr="004906D9" w:rsidRDefault="00CC2005" w:rsidP="004906D9">
      <w:pPr>
        <w:spacing w:line="480" w:lineRule="auto"/>
        <w:ind w:left="720" w:hanging="7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sectPr w:rsidR="00AC11FA" w:rsidRPr="004906D9" w:rsidSect="00627286">
      <w:headerReference w:type="default" r:id="rId56"/>
      <w:footerReference w:type="default" r:id="rId5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5714241" w14:textId="77777777" w:rsidR="00277238" w:rsidRDefault="00277238" w:rsidP="00E379E2">
      <w:r>
        <w:separator/>
      </w:r>
    </w:p>
  </w:endnote>
  <w:endnote w:type="continuationSeparator" w:id="0">
    <w:p w14:paraId="78F77F46" w14:textId="77777777" w:rsidR="00277238" w:rsidRDefault="00277238" w:rsidP="00E379E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i Baiti">
    <w:panose1 w:val="03000500000000000000"/>
    <w:charset w:val="00"/>
    <w:family w:val="script"/>
    <w:pitch w:val="variable"/>
    <w:sig w:usb0="80000003" w:usb1="00010402" w:usb2="00080002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84855500"/>
      <w:docPartObj>
        <w:docPartGallery w:val="Page Numbers (Bottom of Page)"/>
        <w:docPartUnique/>
      </w:docPartObj>
    </w:sdtPr>
    <w:sdtEndPr/>
    <w:sdtContent>
      <w:p w14:paraId="6A1EA76B" w14:textId="4DA1ED5A" w:rsidR="00FA2327" w:rsidRDefault="00FA2327">
        <w:pPr>
          <w:pStyle w:val="a9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32935A40" w14:textId="77777777" w:rsidR="00FA2327" w:rsidRDefault="00FA2327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0BF7D0A" w14:textId="77777777" w:rsidR="00277238" w:rsidRDefault="00277238" w:rsidP="00E379E2">
      <w:r>
        <w:separator/>
      </w:r>
    </w:p>
  </w:footnote>
  <w:footnote w:type="continuationSeparator" w:id="0">
    <w:p w14:paraId="7869F66B" w14:textId="77777777" w:rsidR="00277238" w:rsidRDefault="00277238" w:rsidP="00E379E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6222C43" w14:textId="77777777" w:rsidR="00FA2327" w:rsidRDefault="00FA2327" w:rsidP="002E35F8">
    <w:pPr>
      <w:pStyle w:val="a7"/>
      <w:pBdr>
        <w:bottom w:val="none" w:sz="0" w:space="0" w:color="auto"/>
      </w:pBdr>
    </w:pPr>
  </w:p>
  <w:p w14:paraId="34C2F3E1" w14:textId="77777777" w:rsidR="00FA2327" w:rsidRDefault="00FA2327" w:rsidP="002E35F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7146517"/>
    <w:multiLevelType w:val="hybridMultilevel"/>
    <w:tmpl w:val="C2DC15FC"/>
    <w:lvl w:ilvl="0" w:tplc="B81EDB0A">
      <w:start w:val="3"/>
      <w:numFmt w:val="decimal"/>
      <w:lvlText w:val="%1，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C233C57"/>
    <w:multiLevelType w:val="hybridMultilevel"/>
    <w:tmpl w:val="774E464E"/>
    <w:lvl w:ilvl="0" w:tplc="6B9E1BB6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437C3BC5"/>
    <w:multiLevelType w:val="hybridMultilevel"/>
    <w:tmpl w:val="FA7C0F8A"/>
    <w:lvl w:ilvl="0" w:tplc="867CC7EA">
      <w:start w:val="1"/>
      <w:numFmt w:val="decimal"/>
      <w:lvlText w:val="%1．"/>
      <w:lvlJc w:val="left"/>
      <w:pPr>
        <w:ind w:left="420" w:hanging="42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9063C65"/>
    <w:multiLevelType w:val="hybridMultilevel"/>
    <w:tmpl w:val="71EE36A6"/>
    <w:lvl w:ilvl="0" w:tplc="A6B03B62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5BD24F03"/>
    <w:multiLevelType w:val="hybridMultilevel"/>
    <w:tmpl w:val="63EE3898"/>
    <w:lvl w:ilvl="0" w:tplc="5A0ABD4A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5" w15:restartNumberingAfterBreak="0">
    <w:nsid w:val="7510260D"/>
    <w:multiLevelType w:val="hybridMultilevel"/>
    <w:tmpl w:val="107E0A88"/>
    <w:lvl w:ilvl="0" w:tplc="4E5A55CC">
      <w:start w:val="2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5"/>
  </w:num>
  <w:num w:numId="2">
    <w:abstractNumId w:val="4"/>
  </w:num>
  <w:num w:numId="3">
    <w:abstractNumId w:val="1"/>
  </w:num>
  <w:num w:numId="4">
    <w:abstractNumId w:val="0"/>
  </w:num>
  <w:num w:numId="5">
    <w:abstractNumId w:val="3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doNotDisplayPageBoundarie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Microbial Cell Factories Copy by sunyu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aweafpv9xtwp8ew5tvpep2gz55sxr0v55ee&quot;&gt;My EndNote Library&lt;record-ids&gt;&lt;item&gt;23&lt;/item&gt;&lt;item&gt;25&lt;/item&gt;&lt;item&gt;26&lt;/item&gt;&lt;item&gt;27&lt;/item&gt;&lt;item&gt;29&lt;/item&gt;&lt;/record-ids&gt;&lt;/item&gt;&lt;/Libraries&gt;"/>
  </w:docVars>
  <w:rsids>
    <w:rsidRoot w:val="008E5334"/>
    <w:rsid w:val="00036EF2"/>
    <w:rsid w:val="000634B2"/>
    <w:rsid w:val="000A0CF5"/>
    <w:rsid w:val="000B5A15"/>
    <w:rsid w:val="000F37F8"/>
    <w:rsid w:val="00150D1E"/>
    <w:rsid w:val="00153272"/>
    <w:rsid w:val="001A467D"/>
    <w:rsid w:val="00213652"/>
    <w:rsid w:val="00221C8C"/>
    <w:rsid w:val="002328C0"/>
    <w:rsid w:val="002516DA"/>
    <w:rsid w:val="00263574"/>
    <w:rsid w:val="00267C9C"/>
    <w:rsid w:val="002703AE"/>
    <w:rsid w:val="0027689E"/>
    <w:rsid w:val="00277238"/>
    <w:rsid w:val="002C7A5E"/>
    <w:rsid w:val="002D348D"/>
    <w:rsid w:val="002E35F8"/>
    <w:rsid w:val="002F189B"/>
    <w:rsid w:val="002F4C8F"/>
    <w:rsid w:val="002F4CAD"/>
    <w:rsid w:val="00314E3C"/>
    <w:rsid w:val="00344D19"/>
    <w:rsid w:val="003513FC"/>
    <w:rsid w:val="00355CE3"/>
    <w:rsid w:val="003644CD"/>
    <w:rsid w:val="00392A0E"/>
    <w:rsid w:val="003B041A"/>
    <w:rsid w:val="003C05C2"/>
    <w:rsid w:val="003C0A47"/>
    <w:rsid w:val="003E0CA3"/>
    <w:rsid w:val="004220E2"/>
    <w:rsid w:val="00423B0C"/>
    <w:rsid w:val="004512C9"/>
    <w:rsid w:val="004821CA"/>
    <w:rsid w:val="004906D9"/>
    <w:rsid w:val="004C0CB8"/>
    <w:rsid w:val="004E3201"/>
    <w:rsid w:val="005156D6"/>
    <w:rsid w:val="00521C58"/>
    <w:rsid w:val="005243D5"/>
    <w:rsid w:val="00525FAD"/>
    <w:rsid w:val="00527F8A"/>
    <w:rsid w:val="005349FF"/>
    <w:rsid w:val="00571810"/>
    <w:rsid w:val="0057474B"/>
    <w:rsid w:val="005B2A40"/>
    <w:rsid w:val="005C4F10"/>
    <w:rsid w:val="005D3A55"/>
    <w:rsid w:val="005D7566"/>
    <w:rsid w:val="005F37C2"/>
    <w:rsid w:val="00602F82"/>
    <w:rsid w:val="0062036C"/>
    <w:rsid w:val="00627286"/>
    <w:rsid w:val="006D4E22"/>
    <w:rsid w:val="006E1331"/>
    <w:rsid w:val="006F0254"/>
    <w:rsid w:val="00703DB0"/>
    <w:rsid w:val="00707D5A"/>
    <w:rsid w:val="007366EF"/>
    <w:rsid w:val="00737AAC"/>
    <w:rsid w:val="007605D9"/>
    <w:rsid w:val="00761CFF"/>
    <w:rsid w:val="00762719"/>
    <w:rsid w:val="00763F2E"/>
    <w:rsid w:val="007D6E90"/>
    <w:rsid w:val="007F4004"/>
    <w:rsid w:val="007F7A3A"/>
    <w:rsid w:val="008A5DEB"/>
    <w:rsid w:val="008B0861"/>
    <w:rsid w:val="008E5334"/>
    <w:rsid w:val="00902E99"/>
    <w:rsid w:val="00912800"/>
    <w:rsid w:val="00936DDE"/>
    <w:rsid w:val="00941044"/>
    <w:rsid w:val="00941C51"/>
    <w:rsid w:val="00955D8F"/>
    <w:rsid w:val="009B2B50"/>
    <w:rsid w:val="009C1FA6"/>
    <w:rsid w:val="009F1BAC"/>
    <w:rsid w:val="00A04CCC"/>
    <w:rsid w:val="00A80D12"/>
    <w:rsid w:val="00AB6DAC"/>
    <w:rsid w:val="00AC11FA"/>
    <w:rsid w:val="00AE0B1F"/>
    <w:rsid w:val="00B21ACD"/>
    <w:rsid w:val="00B242A9"/>
    <w:rsid w:val="00B5368C"/>
    <w:rsid w:val="00BA27B0"/>
    <w:rsid w:val="00BC2593"/>
    <w:rsid w:val="00BD7C87"/>
    <w:rsid w:val="00BE6BD2"/>
    <w:rsid w:val="00BF284C"/>
    <w:rsid w:val="00C67133"/>
    <w:rsid w:val="00C67E64"/>
    <w:rsid w:val="00CB7E0C"/>
    <w:rsid w:val="00CC2005"/>
    <w:rsid w:val="00CC44D4"/>
    <w:rsid w:val="00CC522D"/>
    <w:rsid w:val="00CD7950"/>
    <w:rsid w:val="00CE36A6"/>
    <w:rsid w:val="00D0138F"/>
    <w:rsid w:val="00D77598"/>
    <w:rsid w:val="00DF5EDA"/>
    <w:rsid w:val="00E03408"/>
    <w:rsid w:val="00E06896"/>
    <w:rsid w:val="00E379E2"/>
    <w:rsid w:val="00E4555B"/>
    <w:rsid w:val="00E54409"/>
    <w:rsid w:val="00E72706"/>
    <w:rsid w:val="00E74156"/>
    <w:rsid w:val="00E92150"/>
    <w:rsid w:val="00EE0C12"/>
    <w:rsid w:val="00F045C8"/>
    <w:rsid w:val="00F92067"/>
    <w:rsid w:val="00FA2327"/>
    <w:rsid w:val="00FE6E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69192F"/>
  <w15:chartTrackingRefBased/>
  <w15:docId w15:val="{8F946E44-9B9F-4FA0-A205-BEDAB64401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E5334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4220E2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4220E2"/>
    <w:rPr>
      <w:sz w:val="18"/>
      <w:szCs w:val="18"/>
    </w:rPr>
  </w:style>
  <w:style w:type="paragraph" w:styleId="a5">
    <w:name w:val="List Paragraph"/>
    <w:basedOn w:val="a"/>
    <w:uiPriority w:val="34"/>
    <w:qFormat/>
    <w:rsid w:val="004220E2"/>
    <w:pPr>
      <w:ind w:firstLineChars="200" w:firstLine="420"/>
    </w:pPr>
  </w:style>
  <w:style w:type="table" w:styleId="a6">
    <w:name w:val="Light Shading"/>
    <w:basedOn w:val="a1"/>
    <w:uiPriority w:val="60"/>
    <w:rsid w:val="00153272"/>
    <w:rPr>
      <w:color w:val="000000" w:themeColor="text1" w:themeShade="BF"/>
      <w:kern w:val="0"/>
      <w:sz w:val="24"/>
      <w:szCs w:val="24"/>
      <w:lang w:eastAsia="de-DE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7">
    <w:name w:val="header"/>
    <w:basedOn w:val="a"/>
    <w:link w:val="a8"/>
    <w:uiPriority w:val="99"/>
    <w:unhideWhenUsed/>
    <w:rsid w:val="00E379E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E379E2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E379E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E379E2"/>
    <w:rPr>
      <w:sz w:val="18"/>
      <w:szCs w:val="18"/>
    </w:rPr>
  </w:style>
  <w:style w:type="paragraph" w:customStyle="1" w:styleId="Text">
    <w:name w:val="Text"/>
    <w:basedOn w:val="a"/>
    <w:next w:val="a"/>
    <w:link w:val="TextChar"/>
    <w:autoRedefine/>
    <w:uiPriority w:val="99"/>
    <w:rsid w:val="002C7A5E"/>
    <w:pPr>
      <w:spacing w:line="480" w:lineRule="auto"/>
      <w:ind w:firstLineChars="213" w:firstLine="426"/>
    </w:pPr>
    <w:rPr>
      <w:rFonts w:ascii="Times New Roman" w:hAnsi="Times New Roman" w:cs="Times New Roman"/>
      <w:sz w:val="20"/>
      <w:szCs w:val="24"/>
    </w:rPr>
  </w:style>
  <w:style w:type="character" w:customStyle="1" w:styleId="TextChar">
    <w:name w:val="Text Char"/>
    <w:basedOn w:val="a0"/>
    <w:link w:val="Text"/>
    <w:uiPriority w:val="99"/>
    <w:locked/>
    <w:rsid w:val="002C7A5E"/>
    <w:rPr>
      <w:rFonts w:ascii="Times New Roman" w:hAnsi="Times New Roman" w:cs="Times New Roman"/>
      <w:sz w:val="20"/>
      <w:szCs w:val="24"/>
    </w:rPr>
  </w:style>
  <w:style w:type="character" w:styleId="ab">
    <w:name w:val="Hyperlink"/>
    <w:basedOn w:val="a0"/>
    <w:uiPriority w:val="99"/>
    <w:unhideWhenUsed/>
    <w:rsid w:val="007F7A3A"/>
    <w:rPr>
      <w:color w:val="0563C1" w:themeColor="hyperlink"/>
      <w:u w:val="single"/>
    </w:rPr>
  </w:style>
  <w:style w:type="character" w:styleId="ac">
    <w:name w:val="Unresolved Mention"/>
    <w:basedOn w:val="a0"/>
    <w:uiPriority w:val="99"/>
    <w:semiHidden/>
    <w:unhideWhenUsed/>
    <w:rsid w:val="00CC200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488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99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61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42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07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9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52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4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45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43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3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40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5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36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6.png"/><Relationship Id="rId39" Type="http://schemas.openxmlformats.org/officeDocument/2006/relationships/image" Target="media/image27.png"/><Relationship Id="rId21" Type="http://schemas.openxmlformats.org/officeDocument/2006/relationships/image" Target="media/image12.png"/><Relationship Id="rId34" Type="http://schemas.openxmlformats.org/officeDocument/2006/relationships/image" Target="media/image23.png"/><Relationship Id="rId42" Type="http://schemas.openxmlformats.org/officeDocument/2006/relationships/image" Target="media/image30.png"/><Relationship Id="rId47" Type="http://schemas.openxmlformats.org/officeDocument/2006/relationships/image" Target="media/image35.png"/><Relationship Id="rId50" Type="http://schemas.openxmlformats.org/officeDocument/2006/relationships/image" Target="media/image38.png"/><Relationship Id="rId55" Type="http://schemas.openxmlformats.org/officeDocument/2006/relationships/oleObject" Target="embeddings/oleObject6.bin"/><Relationship Id="rId7" Type="http://schemas.openxmlformats.org/officeDocument/2006/relationships/hyperlink" Target="mailto:yshdong@dlut.edu.cn" TargetMode="External"/><Relationship Id="rId12" Type="http://schemas.openxmlformats.org/officeDocument/2006/relationships/image" Target="media/image4.emf"/><Relationship Id="rId17" Type="http://schemas.openxmlformats.org/officeDocument/2006/relationships/image" Target="media/image9.png"/><Relationship Id="rId25" Type="http://schemas.openxmlformats.org/officeDocument/2006/relationships/oleObject" Target="embeddings/oleObject2.bin"/><Relationship Id="rId33" Type="http://schemas.openxmlformats.org/officeDocument/2006/relationships/image" Target="media/image22.png"/><Relationship Id="rId38" Type="http://schemas.openxmlformats.org/officeDocument/2006/relationships/image" Target="media/image26.png"/><Relationship Id="rId46" Type="http://schemas.openxmlformats.org/officeDocument/2006/relationships/image" Target="media/image34.png"/><Relationship Id="rId59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oleObject" Target="embeddings/oleObject1.bin"/><Relationship Id="rId29" Type="http://schemas.openxmlformats.org/officeDocument/2006/relationships/image" Target="media/image19.png"/><Relationship Id="rId41" Type="http://schemas.openxmlformats.org/officeDocument/2006/relationships/image" Target="media/image29.png"/><Relationship Id="rId54" Type="http://schemas.openxmlformats.org/officeDocument/2006/relationships/image" Target="media/image41.e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24" Type="http://schemas.openxmlformats.org/officeDocument/2006/relationships/image" Target="media/image15.emf"/><Relationship Id="rId32" Type="http://schemas.openxmlformats.org/officeDocument/2006/relationships/image" Target="media/image21.png"/><Relationship Id="rId37" Type="http://schemas.openxmlformats.org/officeDocument/2006/relationships/image" Target="media/image25.png"/><Relationship Id="rId40" Type="http://schemas.openxmlformats.org/officeDocument/2006/relationships/image" Target="media/image28.png"/><Relationship Id="rId45" Type="http://schemas.openxmlformats.org/officeDocument/2006/relationships/image" Target="media/image33.png"/><Relationship Id="rId53" Type="http://schemas.openxmlformats.org/officeDocument/2006/relationships/oleObject" Target="embeddings/oleObject5.bin"/><Relationship Id="rId58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image" Target="media/image14.png"/><Relationship Id="rId28" Type="http://schemas.openxmlformats.org/officeDocument/2006/relationships/image" Target="media/image18.png"/><Relationship Id="rId36" Type="http://schemas.openxmlformats.org/officeDocument/2006/relationships/oleObject" Target="embeddings/oleObject4.bin"/><Relationship Id="rId49" Type="http://schemas.openxmlformats.org/officeDocument/2006/relationships/image" Target="media/image37.png"/><Relationship Id="rId57" Type="http://schemas.openxmlformats.org/officeDocument/2006/relationships/footer" Target="footer1.xml"/><Relationship Id="rId10" Type="http://schemas.openxmlformats.org/officeDocument/2006/relationships/image" Target="media/image2.png"/><Relationship Id="rId19" Type="http://schemas.openxmlformats.org/officeDocument/2006/relationships/image" Target="media/image11.emf"/><Relationship Id="rId31" Type="http://schemas.openxmlformats.org/officeDocument/2006/relationships/oleObject" Target="embeddings/oleObject3.bin"/><Relationship Id="rId44" Type="http://schemas.openxmlformats.org/officeDocument/2006/relationships/image" Target="media/image32.emf"/><Relationship Id="rId52" Type="http://schemas.openxmlformats.org/officeDocument/2006/relationships/image" Target="media/image40.emf"/><Relationship Id="rId4" Type="http://schemas.openxmlformats.org/officeDocument/2006/relationships/webSettings" Target="webSettings.xml"/><Relationship Id="rId9" Type="http://schemas.openxmlformats.org/officeDocument/2006/relationships/image" Target="media/image1.jpeg"/><Relationship Id="rId14" Type="http://schemas.openxmlformats.org/officeDocument/2006/relationships/image" Target="media/image6.png"/><Relationship Id="rId22" Type="http://schemas.openxmlformats.org/officeDocument/2006/relationships/image" Target="media/image13.png"/><Relationship Id="rId27" Type="http://schemas.openxmlformats.org/officeDocument/2006/relationships/image" Target="media/image17.png"/><Relationship Id="rId30" Type="http://schemas.openxmlformats.org/officeDocument/2006/relationships/image" Target="media/image20.emf"/><Relationship Id="rId35" Type="http://schemas.openxmlformats.org/officeDocument/2006/relationships/image" Target="media/image24.emf"/><Relationship Id="rId43" Type="http://schemas.openxmlformats.org/officeDocument/2006/relationships/image" Target="media/image31.png"/><Relationship Id="rId48" Type="http://schemas.openxmlformats.org/officeDocument/2006/relationships/image" Target="media/image36.png"/><Relationship Id="rId56" Type="http://schemas.openxmlformats.org/officeDocument/2006/relationships/header" Target="header1.xml"/><Relationship Id="rId8" Type="http://schemas.openxmlformats.org/officeDocument/2006/relationships/hyperlink" Target="mailto:lium@im.ac.cn" TargetMode="External"/><Relationship Id="rId51" Type="http://schemas.openxmlformats.org/officeDocument/2006/relationships/image" Target="media/image39.emf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7</TotalTime>
  <Pages>33</Pages>
  <Words>5232</Words>
  <Characters>29829</Characters>
  <Application>Microsoft Office Word</Application>
  <DocSecurity>0</DocSecurity>
  <Lines>248</Lines>
  <Paragraphs>69</Paragraphs>
  <ScaleCrop>false</ScaleCrop>
  <Company/>
  <LinksUpToDate>false</LinksUpToDate>
  <CharactersWithSpaces>349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esheng Dong</dc:creator>
  <cp:keywords/>
  <dc:description/>
  <cp:lastModifiedBy>孙 宇</cp:lastModifiedBy>
  <cp:revision>75</cp:revision>
  <dcterms:created xsi:type="dcterms:W3CDTF">2020-08-19T10:12:00Z</dcterms:created>
  <dcterms:modified xsi:type="dcterms:W3CDTF">2021-01-18T05:02:00Z</dcterms:modified>
</cp:coreProperties>
</file>